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F9FD5F" w14:textId="77777777" w:rsidR="007E540F" w:rsidRPr="007E540F" w:rsidRDefault="007E540F" w:rsidP="007E540F">
      <w:pPr>
        <w:pStyle w:val="Title"/>
        <w:jc w:val="both"/>
        <w:rPr>
          <w:rFonts w:ascii="Arial" w:hAnsi="Arial" w:cs="Arial"/>
          <w:bCs/>
          <w:i/>
          <w:iCs/>
          <w:u w:val="single"/>
        </w:rPr>
      </w:pPr>
      <w:r w:rsidRPr="007E540F">
        <w:rPr>
          <w:rFonts w:ascii="Arial" w:hAnsi="Arial" w:cs="Arial"/>
          <w:bCs/>
          <w:i/>
          <w:iCs/>
          <w:u w:val="single"/>
        </w:rPr>
        <w:t>Review Article</w:t>
      </w:r>
    </w:p>
    <w:p w14:paraId="006194E3" w14:textId="77777777" w:rsidR="00754C9A" w:rsidRDefault="00754C9A" w:rsidP="00441B6F">
      <w:pPr>
        <w:pStyle w:val="Title"/>
        <w:spacing w:after="0"/>
        <w:jc w:val="both"/>
        <w:rPr>
          <w:rFonts w:ascii="Arial" w:hAnsi="Arial" w:cs="Arial"/>
        </w:rPr>
      </w:pPr>
    </w:p>
    <w:p w14:paraId="72BACD1A" w14:textId="1DE6921A" w:rsidR="00281F6E" w:rsidRPr="00281F6E" w:rsidRDefault="00281F6E" w:rsidP="00281F6E">
      <w:pPr>
        <w:pStyle w:val="Author"/>
        <w:spacing w:line="240" w:lineRule="auto"/>
        <w:rPr>
          <w:rFonts w:ascii="Arial" w:hAnsi="Arial" w:cs="Arial"/>
          <w:bCs/>
          <w:iCs/>
          <w:kern w:val="28"/>
          <w:sz w:val="36"/>
        </w:rPr>
      </w:pPr>
      <w:r w:rsidRPr="00281F6E">
        <w:rPr>
          <w:rFonts w:ascii="Arial" w:hAnsi="Arial" w:cs="Arial"/>
          <w:bCs/>
          <w:iCs/>
          <w:kern w:val="28"/>
          <w:sz w:val="36"/>
        </w:rPr>
        <w:t>STATUS AND DISTRIBUTION OF LION-TA</w:t>
      </w:r>
      <w:r w:rsidR="005C19F8">
        <w:rPr>
          <w:rFonts w:ascii="Arial" w:hAnsi="Arial" w:cs="Arial"/>
          <w:bCs/>
          <w:iCs/>
          <w:kern w:val="28"/>
          <w:sz w:val="36"/>
        </w:rPr>
        <w:t>I</w:t>
      </w:r>
      <w:r w:rsidRPr="00281F6E">
        <w:rPr>
          <w:rFonts w:ascii="Arial" w:hAnsi="Arial" w:cs="Arial"/>
          <w:bCs/>
          <w:iCs/>
          <w:kern w:val="28"/>
          <w:sz w:val="36"/>
        </w:rPr>
        <w:t xml:space="preserve">LED MACAQUE </w:t>
      </w:r>
      <w:r w:rsidRPr="00281F6E">
        <w:rPr>
          <w:rFonts w:ascii="Arial" w:hAnsi="Arial" w:cs="Arial"/>
          <w:bCs/>
          <w:i/>
          <w:kern w:val="28"/>
          <w:sz w:val="36"/>
        </w:rPr>
        <w:t>(Macaca silenus)</w:t>
      </w:r>
      <w:r w:rsidRPr="00281F6E">
        <w:rPr>
          <w:rFonts w:ascii="Arial" w:hAnsi="Arial" w:cs="Arial"/>
          <w:bCs/>
          <w:iCs/>
          <w:kern w:val="28"/>
          <w:sz w:val="36"/>
        </w:rPr>
        <w:t xml:space="preserve"> IN WESTERN GHATS</w:t>
      </w:r>
      <w:r w:rsidR="0041467E">
        <w:rPr>
          <w:rFonts w:ascii="Arial" w:hAnsi="Arial" w:cs="Arial"/>
          <w:bCs/>
          <w:iCs/>
          <w:kern w:val="28"/>
          <w:sz w:val="36"/>
        </w:rPr>
        <w:t>,</w:t>
      </w:r>
      <w:r w:rsidRPr="00281F6E">
        <w:rPr>
          <w:rFonts w:ascii="Arial" w:hAnsi="Arial" w:cs="Arial"/>
          <w:bCs/>
          <w:iCs/>
          <w:kern w:val="28"/>
          <w:sz w:val="36"/>
        </w:rPr>
        <w:t xml:space="preserve"> INDIA</w:t>
      </w:r>
    </w:p>
    <w:p w14:paraId="3A9966F6" w14:textId="06983ED2" w:rsidR="00163BC4" w:rsidRPr="00163BC4" w:rsidRDefault="00163BC4" w:rsidP="00441B6F">
      <w:pPr>
        <w:pStyle w:val="Author"/>
        <w:spacing w:line="240" w:lineRule="auto"/>
        <w:rPr>
          <w:rFonts w:ascii="Arial" w:hAnsi="Arial" w:cs="Arial"/>
          <w:bCs/>
          <w:iCs/>
          <w:kern w:val="28"/>
          <w:sz w:val="36"/>
        </w:rPr>
      </w:pPr>
    </w:p>
    <w:p w14:paraId="2A0FC270" w14:textId="77777777" w:rsidR="00A258C3" w:rsidRPr="00790ADA" w:rsidRDefault="00A258C3" w:rsidP="00441B6F">
      <w:pPr>
        <w:pStyle w:val="Author"/>
        <w:spacing w:line="240" w:lineRule="auto"/>
        <w:jc w:val="both"/>
        <w:rPr>
          <w:rFonts w:ascii="Arial" w:hAnsi="Arial" w:cs="Arial"/>
          <w:sz w:val="36"/>
        </w:rPr>
      </w:pPr>
    </w:p>
    <w:p w14:paraId="4AD3C2BE" w14:textId="77777777" w:rsidR="00790ADA" w:rsidRDefault="00790ADA" w:rsidP="00441B6F">
      <w:pPr>
        <w:pStyle w:val="Affiliation"/>
        <w:spacing w:after="0" w:line="240" w:lineRule="auto"/>
        <w:jc w:val="both"/>
        <w:rPr>
          <w:rFonts w:ascii="Arial" w:hAnsi="Arial" w:cs="Arial"/>
        </w:rPr>
      </w:pPr>
    </w:p>
    <w:p w14:paraId="38E2D541" w14:textId="77777777" w:rsidR="002C57D2" w:rsidRPr="00FB3A86" w:rsidRDefault="002C57D2" w:rsidP="00441B6F">
      <w:pPr>
        <w:pStyle w:val="Affiliation"/>
        <w:spacing w:after="0" w:line="240" w:lineRule="auto"/>
        <w:jc w:val="both"/>
        <w:rPr>
          <w:rFonts w:ascii="Arial" w:hAnsi="Arial" w:cs="Arial"/>
        </w:rPr>
      </w:pPr>
    </w:p>
    <w:p w14:paraId="711BFD78" w14:textId="77777777" w:rsidR="00B01FCD" w:rsidRPr="00FB3A86" w:rsidRDefault="00000000" w:rsidP="00441B6F">
      <w:pPr>
        <w:pStyle w:val="Copyright"/>
        <w:spacing w:after="0" w:line="240" w:lineRule="auto"/>
        <w:jc w:val="both"/>
        <w:rPr>
          <w:rFonts w:ascii="Arial" w:hAnsi="Arial" w:cs="Arial"/>
        </w:rPr>
        <w:sectPr w:rsidR="00B01FCD" w:rsidRPr="00FB3A86" w:rsidSect="00B82C2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7E7D83EF">
          <v:shapetype id="_x0000_t32" coordsize="21600,21600" o:spt="32" o:oned="t" path="m,l21600,21600e" filled="f">
            <v:path arrowok="t" fillok="f" o:connecttype="none"/>
            <o:lock v:ext="edit" shapetype="t"/>
          </v:shapetype>
          <v:shape id="_x0000_s2050"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59D7E325" w14:textId="7ECCF489"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4A31FAB3"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59C25872" w14:textId="77777777" w:rsidTr="001E44FE">
        <w:tc>
          <w:tcPr>
            <w:tcW w:w="9576" w:type="dxa"/>
            <w:shd w:val="clear" w:color="auto" w:fill="F2F2F2"/>
          </w:tcPr>
          <w:p w14:paraId="50A15EE5" w14:textId="67E5FB83" w:rsidR="00505F06" w:rsidRPr="00BA1B01" w:rsidRDefault="00CD2919" w:rsidP="00CD2919">
            <w:pPr>
              <w:pStyle w:val="Body"/>
              <w:rPr>
                <w:rFonts w:ascii="Arial" w:eastAsia="Calibri" w:hAnsi="Arial" w:cs="Arial"/>
                <w:szCs w:val="22"/>
              </w:rPr>
            </w:pPr>
            <w:r w:rsidRPr="00CD2919">
              <w:rPr>
                <w:rFonts w:ascii="Arial" w:eastAsia="Calibri" w:hAnsi="Arial" w:cs="Arial"/>
                <w:szCs w:val="22"/>
              </w:rPr>
              <w:t xml:space="preserve">An endangered primate native to India's Western Ghats, the Lion-tailed macaque </w:t>
            </w:r>
            <w:r w:rsidRPr="00CD2919">
              <w:rPr>
                <w:rFonts w:ascii="Arial" w:eastAsia="Calibri" w:hAnsi="Arial" w:cs="Arial"/>
                <w:i/>
                <w:iCs/>
                <w:szCs w:val="22"/>
              </w:rPr>
              <w:t xml:space="preserve">(Macaca silenus) </w:t>
            </w:r>
            <w:r w:rsidRPr="00CD2919">
              <w:rPr>
                <w:rFonts w:ascii="Arial" w:eastAsia="Calibri" w:hAnsi="Arial" w:cs="Arial"/>
                <w:szCs w:val="22"/>
              </w:rPr>
              <w:t>has fewer than 2,500 individuals left in fragmented forest habitats. Changes in the climate that impact the availability of food and habitat loss are major challenges. More than 60% of their diet is made up of fruits and flowers, mostly from Ficus and Cullenia exarillata species. Their feeding habits and survival are influenced by seasonal variations and disturbances to the forest. There are still few data on behavioral ecology and diet quality, despite their crucial significance. Planning for conservation and ensuring the long-term survival of a species requires an understanding of its nutritional requirements and food preferences.</w:t>
            </w:r>
          </w:p>
        </w:tc>
      </w:tr>
    </w:tbl>
    <w:p w14:paraId="0FC804C7" w14:textId="77777777" w:rsidR="00636EB2" w:rsidRDefault="00636EB2" w:rsidP="00441B6F">
      <w:pPr>
        <w:pStyle w:val="Body"/>
        <w:spacing w:after="0"/>
        <w:rPr>
          <w:rFonts w:ascii="Arial" w:hAnsi="Arial" w:cs="Arial"/>
          <w:i/>
        </w:rPr>
      </w:pPr>
    </w:p>
    <w:p w14:paraId="076C0756" w14:textId="2314B8E6" w:rsidR="00A24E7E" w:rsidRDefault="00A24E7E" w:rsidP="00441B6F">
      <w:pPr>
        <w:pStyle w:val="Body"/>
        <w:spacing w:after="0"/>
        <w:rPr>
          <w:rFonts w:ascii="Arial" w:hAnsi="Arial" w:cs="Arial"/>
          <w:i/>
        </w:rPr>
      </w:pPr>
      <w:r>
        <w:rPr>
          <w:rFonts w:ascii="Arial" w:hAnsi="Arial" w:cs="Arial"/>
          <w:i/>
        </w:rPr>
        <w:t>Keywords:</w:t>
      </w:r>
      <w:r w:rsidR="00444FC9">
        <w:rPr>
          <w:rFonts w:ascii="Arial" w:hAnsi="Arial" w:cs="Arial"/>
          <w:i/>
        </w:rPr>
        <w:t xml:space="preserve"> Behavio</w:t>
      </w:r>
      <w:r w:rsidR="007B75DA">
        <w:rPr>
          <w:rFonts w:ascii="Arial" w:hAnsi="Arial" w:cs="Arial"/>
          <w:i/>
        </w:rPr>
        <w:t>u</w:t>
      </w:r>
      <w:r w:rsidR="00444FC9">
        <w:rPr>
          <w:rFonts w:ascii="Arial" w:hAnsi="Arial" w:cs="Arial"/>
          <w:i/>
        </w:rPr>
        <w:t>r;</w:t>
      </w:r>
      <w:r>
        <w:rPr>
          <w:rFonts w:ascii="Arial" w:hAnsi="Arial" w:cs="Arial"/>
          <w:i/>
        </w:rPr>
        <w:t xml:space="preserve"> </w:t>
      </w:r>
      <w:r w:rsidR="00444FC9">
        <w:rPr>
          <w:rFonts w:ascii="Arial" w:hAnsi="Arial" w:cs="Arial"/>
          <w:i/>
        </w:rPr>
        <w:t xml:space="preserve">Endemic; Distribution; Habitat; </w:t>
      </w:r>
      <w:r w:rsidR="00444FC9" w:rsidRPr="00444FC9">
        <w:rPr>
          <w:rFonts w:ascii="Arial" w:hAnsi="Arial" w:cs="Arial"/>
          <w:i/>
        </w:rPr>
        <w:t>Lion-tailed macaques</w:t>
      </w:r>
      <w:r w:rsidR="00444FC9">
        <w:rPr>
          <w:rFonts w:ascii="Arial" w:hAnsi="Arial" w:cs="Arial"/>
          <w:i/>
        </w:rPr>
        <w:t xml:space="preserve">; </w:t>
      </w:r>
      <w:r w:rsidR="007B75DA" w:rsidRPr="007B75DA">
        <w:rPr>
          <w:rFonts w:ascii="Arial" w:hAnsi="Arial" w:cs="Arial"/>
          <w:i/>
        </w:rPr>
        <w:t>Western Ghats</w:t>
      </w:r>
    </w:p>
    <w:p w14:paraId="65535870" w14:textId="77777777" w:rsidR="00505F06" w:rsidRPr="00A24E7E" w:rsidRDefault="00505F06" w:rsidP="00441B6F">
      <w:pPr>
        <w:pStyle w:val="Body"/>
        <w:spacing w:after="0"/>
        <w:rPr>
          <w:rFonts w:ascii="Arial" w:hAnsi="Arial" w:cs="Arial"/>
          <w:i/>
        </w:rPr>
      </w:pPr>
    </w:p>
    <w:p w14:paraId="4974B8A6" w14:textId="53AE6C2A"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1DDC9631" w14:textId="77777777" w:rsidR="00790ADA" w:rsidRPr="00FB3A86" w:rsidRDefault="00790ADA" w:rsidP="00441B6F">
      <w:pPr>
        <w:pStyle w:val="AbstHead"/>
        <w:spacing w:after="0"/>
        <w:jc w:val="both"/>
        <w:rPr>
          <w:rFonts w:ascii="Arial" w:hAnsi="Arial" w:cs="Arial"/>
        </w:rPr>
      </w:pPr>
    </w:p>
    <w:p w14:paraId="42BE9509" w14:textId="24A536FC" w:rsidR="00F41B6E" w:rsidRPr="00F41B6E" w:rsidRDefault="0041467E" w:rsidP="00F41B6E">
      <w:pPr>
        <w:pStyle w:val="Body"/>
        <w:rPr>
          <w:rFonts w:ascii="Arial" w:eastAsia="Calibri" w:hAnsi="Arial" w:cs="Arial"/>
          <w:szCs w:val="22"/>
        </w:rPr>
      </w:pPr>
      <w:r>
        <w:rPr>
          <w:rFonts w:ascii="Arial" w:eastAsia="Calibri" w:hAnsi="Arial" w:cs="Arial"/>
          <w:szCs w:val="22"/>
        </w:rPr>
        <w:t>“</w:t>
      </w:r>
      <w:r w:rsidR="00F41B6E" w:rsidRPr="00F41B6E">
        <w:rPr>
          <w:rFonts w:ascii="Arial" w:eastAsia="Calibri" w:hAnsi="Arial" w:cs="Arial"/>
          <w:szCs w:val="22"/>
        </w:rPr>
        <w:t>Lion-tailed macaque (</w:t>
      </w:r>
      <w:r w:rsidR="00F41B6E" w:rsidRPr="00F41B6E">
        <w:rPr>
          <w:rFonts w:ascii="Arial" w:eastAsia="Calibri" w:hAnsi="Arial" w:cs="Arial"/>
          <w:i/>
          <w:iCs/>
          <w:szCs w:val="22"/>
        </w:rPr>
        <w:t>Macaca silenus</w:t>
      </w:r>
      <w:r w:rsidR="00F41B6E" w:rsidRPr="00F41B6E">
        <w:rPr>
          <w:rFonts w:ascii="Arial" w:eastAsia="Calibri" w:hAnsi="Arial" w:cs="Arial"/>
          <w:iCs/>
          <w:szCs w:val="22"/>
        </w:rPr>
        <w:t>)</w:t>
      </w:r>
      <w:r w:rsidR="00F41B6E" w:rsidRPr="00F41B6E">
        <w:rPr>
          <w:rFonts w:ascii="Arial" w:eastAsia="Calibri" w:hAnsi="Arial" w:cs="Arial"/>
          <w:b/>
          <w:iCs/>
          <w:szCs w:val="22"/>
        </w:rPr>
        <w:t xml:space="preserve"> </w:t>
      </w:r>
      <w:r w:rsidR="00F41B6E" w:rsidRPr="00F41B6E">
        <w:rPr>
          <w:rFonts w:ascii="Arial" w:eastAsia="Calibri" w:hAnsi="Arial" w:cs="Arial"/>
          <w:szCs w:val="22"/>
        </w:rPr>
        <w:t>is an endemic species that are found only in the rainforests of the Western Ghats which is a mountain range, that runs parallel to the western coast of Tamil Nadu, Kerala, Karnataka, Goa, Maharashtra, and Gujarat which covers an area of 160,000 km</w:t>
      </w:r>
      <w:r w:rsidR="00F41B6E" w:rsidRPr="00F41B6E">
        <w:rPr>
          <w:rFonts w:ascii="Arial" w:eastAsia="Calibri" w:hAnsi="Arial" w:cs="Arial"/>
          <w:szCs w:val="22"/>
          <w:vertAlign w:val="superscript"/>
        </w:rPr>
        <w:t>2</w:t>
      </w:r>
      <w:r w:rsidR="00F41B6E" w:rsidRPr="00F41B6E">
        <w:rPr>
          <w:rFonts w:ascii="Arial" w:eastAsia="Calibri" w:hAnsi="Arial" w:cs="Arial"/>
          <w:szCs w:val="22"/>
        </w:rPr>
        <w:t>. In the mountains at Palghat in the state of Kerala that divide the Western Ghats into north and south, inhabits Lion-tailed macaque. Currently, Lion-tailed Macaque (LTM) is listed as an endangered</w:t>
      </w:r>
      <w:r>
        <w:rPr>
          <w:rFonts w:ascii="Arial" w:eastAsia="Calibri" w:hAnsi="Arial" w:cs="Arial"/>
          <w:szCs w:val="22"/>
        </w:rPr>
        <w:t>”</w:t>
      </w:r>
      <w:r w:rsidR="00F41B6E" w:rsidRPr="00F41B6E">
        <w:rPr>
          <w:rFonts w:ascii="Arial" w:eastAsia="Calibri" w:hAnsi="Arial" w:cs="Arial"/>
          <w:szCs w:val="22"/>
        </w:rPr>
        <w:t xml:space="preserve"> (IUCN, 2020) species. </w:t>
      </w:r>
      <w:r>
        <w:rPr>
          <w:rFonts w:ascii="Arial" w:eastAsia="Calibri" w:hAnsi="Arial" w:cs="Arial"/>
          <w:szCs w:val="22"/>
        </w:rPr>
        <w:t>“</w:t>
      </w:r>
      <w:r w:rsidR="00F41B6E" w:rsidRPr="00F41B6E">
        <w:rPr>
          <w:rFonts w:ascii="Arial" w:eastAsia="Calibri" w:hAnsi="Arial" w:cs="Arial"/>
          <w:szCs w:val="22"/>
        </w:rPr>
        <w:t>During the year 2003, the total viable population was estimated as 3,500-4,000 individuals, surviving in 49 sub-populations across eight locations</w:t>
      </w:r>
      <w:r>
        <w:rPr>
          <w:rFonts w:ascii="Arial" w:eastAsia="Calibri" w:hAnsi="Arial" w:cs="Arial"/>
          <w:szCs w:val="22"/>
        </w:rPr>
        <w:t>”</w:t>
      </w:r>
      <w:r w:rsidR="00F41B6E" w:rsidRPr="00F41B6E">
        <w:rPr>
          <w:rFonts w:ascii="Arial" w:eastAsia="Calibri" w:hAnsi="Arial" w:cs="Arial"/>
          <w:szCs w:val="22"/>
        </w:rPr>
        <w:t xml:space="preserve"> (Molur </w:t>
      </w:r>
      <w:r w:rsidR="00F41B6E" w:rsidRPr="00F41B6E">
        <w:rPr>
          <w:rFonts w:ascii="Arial" w:eastAsia="Calibri" w:hAnsi="Arial" w:cs="Arial"/>
          <w:i/>
          <w:iCs/>
          <w:szCs w:val="22"/>
        </w:rPr>
        <w:t>et al</w:t>
      </w:r>
      <w:r w:rsidR="00F41B6E" w:rsidRPr="00F41B6E">
        <w:rPr>
          <w:rFonts w:ascii="Arial" w:eastAsia="Calibri" w:hAnsi="Arial" w:cs="Arial"/>
          <w:szCs w:val="22"/>
        </w:rPr>
        <w:t xml:space="preserve">., 2003). </w:t>
      </w:r>
      <w:r>
        <w:rPr>
          <w:rFonts w:ascii="Arial" w:eastAsia="Calibri" w:hAnsi="Arial" w:cs="Arial"/>
          <w:szCs w:val="22"/>
        </w:rPr>
        <w:t>“</w:t>
      </w:r>
      <w:r w:rsidR="00F41B6E" w:rsidRPr="00F41B6E">
        <w:rPr>
          <w:rFonts w:ascii="Arial" w:eastAsia="Calibri" w:hAnsi="Arial" w:cs="Arial"/>
          <w:szCs w:val="22"/>
        </w:rPr>
        <w:t>However, LTM population size was reduced to less than 2,500 with no sub-population having more than 250 mature individuals in 2020</w:t>
      </w:r>
      <w:r>
        <w:rPr>
          <w:rFonts w:ascii="Arial" w:eastAsia="Calibri" w:hAnsi="Arial" w:cs="Arial"/>
          <w:szCs w:val="22"/>
        </w:rPr>
        <w:t>”</w:t>
      </w:r>
      <w:r w:rsidR="00F41B6E" w:rsidRPr="00F41B6E">
        <w:rPr>
          <w:rFonts w:ascii="Arial" w:eastAsia="Calibri" w:hAnsi="Arial" w:cs="Arial"/>
          <w:szCs w:val="22"/>
        </w:rPr>
        <w:t xml:space="preserve"> </w:t>
      </w:r>
      <w:r w:rsidR="00F41B6E" w:rsidRPr="00F41B6E">
        <w:rPr>
          <w:rFonts w:ascii="Arial" w:eastAsia="Calibri" w:hAnsi="Arial" w:cs="Arial"/>
          <w:szCs w:val="22"/>
        </w:rPr>
        <w:fldChar w:fldCharType="begin"/>
      </w:r>
      <w:r w:rsidR="00F41B6E" w:rsidRPr="00F41B6E">
        <w:rPr>
          <w:rFonts w:ascii="Arial" w:eastAsia="Calibri" w:hAnsi="Arial" w:cs="Arial"/>
          <w:szCs w:val="22"/>
        </w:rPr>
        <w:instrText>ADDIN CSL_CITATION {"citationItems":[{"id":"ITEM-1","itemData":{"author":[{"dropping-particle":"","family":"Singh","given":"M","non-dropping-particle":"","parse-names":false,"suffix":""},{"dropping-particle":"","family":"Kumara","given":"H N","non-dropping-particle":"","parse-names":false,"suffix":""},{"dropping-particle":"","family":"Kumar","given":"A","non-dropping-particle":"","parse-names":false,"suffix":""}],"id":"ITEM-1","issued":{"date-parts":[["2020"]]},"title":"Semnopithecus johnii. The IUCN Red List of Threatened Species 2020: e. T44694A17958623","type":"article"},"uris":["http://www.mendeley.com/documents/?uuid=d947fcac-c7ae-46f7-8824-f191cfdce832"]}],"mendeley":{"formattedCitation":"(Singh &lt;i&gt;et al.&lt;/i&gt; 2020)","plainTextFormattedCitation":"(Singh et al. 2020)","previouslyFormattedCitation":"(Singh &lt;i&gt;et al.&lt;/i&gt; 2020)"},"properties":{"noteIndex":0},"schema":"https://github.com/citation-style-language/schema/raw/master/csl-citation.json"}</w:instrText>
      </w:r>
      <w:r w:rsidR="00F41B6E" w:rsidRPr="00F41B6E">
        <w:rPr>
          <w:rFonts w:ascii="Arial" w:eastAsia="Calibri" w:hAnsi="Arial" w:cs="Arial"/>
          <w:szCs w:val="22"/>
        </w:rPr>
        <w:fldChar w:fldCharType="separate"/>
      </w:r>
      <w:r w:rsidR="00F41B6E" w:rsidRPr="00F41B6E">
        <w:rPr>
          <w:rFonts w:ascii="Arial" w:eastAsia="Calibri" w:hAnsi="Arial" w:cs="Arial"/>
          <w:szCs w:val="22"/>
        </w:rPr>
        <w:t>(</w:t>
      </w:r>
      <w:r w:rsidR="00F41B6E" w:rsidRPr="00F41B6E">
        <w:rPr>
          <w:rFonts w:ascii="Arial" w:eastAsia="Calibri" w:hAnsi="Arial" w:cs="Arial"/>
          <w:iCs/>
          <w:szCs w:val="22"/>
        </w:rPr>
        <w:t xml:space="preserve">Singh </w:t>
      </w:r>
      <w:r w:rsidR="00F41B6E" w:rsidRPr="00F41B6E">
        <w:rPr>
          <w:rFonts w:ascii="Arial" w:eastAsia="Calibri" w:hAnsi="Arial" w:cs="Arial"/>
          <w:i/>
          <w:szCs w:val="22"/>
        </w:rPr>
        <w:t>et al</w:t>
      </w:r>
      <w:r w:rsidR="00F41B6E" w:rsidRPr="00F41B6E">
        <w:rPr>
          <w:rFonts w:ascii="Arial" w:eastAsia="Calibri" w:hAnsi="Arial" w:cs="Arial"/>
          <w:iCs/>
          <w:szCs w:val="22"/>
        </w:rPr>
        <w:t>., 2020</w:t>
      </w:r>
      <w:r w:rsidR="00F41B6E" w:rsidRPr="00F41B6E">
        <w:rPr>
          <w:rFonts w:ascii="Arial" w:eastAsia="Calibri" w:hAnsi="Arial" w:cs="Arial"/>
          <w:szCs w:val="22"/>
        </w:rPr>
        <w:t>)</w:t>
      </w:r>
      <w:r w:rsidR="00F41B6E" w:rsidRPr="00F41B6E">
        <w:rPr>
          <w:rFonts w:ascii="Arial" w:eastAsia="Calibri" w:hAnsi="Arial" w:cs="Arial"/>
          <w:szCs w:val="22"/>
        </w:rPr>
        <w:fldChar w:fldCharType="end"/>
      </w:r>
      <w:r w:rsidR="00F41B6E" w:rsidRPr="00F41B6E">
        <w:rPr>
          <w:rFonts w:ascii="Arial" w:eastAsia="Calibri" w:hAnsi="Arial" w:cs="Arial"/>
          <w:szCs w:val="22"/>
        </w:rPr>
        <w:t xml:space="preserve"> due to loss of habitat.</w:t>
      </w:r>
    </w:p>
    <w:p w14:paraId="52BFD8B6" w14:textId="07338E14" w:rsidR="00F41B6E" w:rsidRPr="00F41B6E" w:rsidRDefault="0041467E" w:rsidP="00F41B6E">
      <w:pPr>
        <w:pStyle w:val="Body"/>
        <w:rPr>
          <w:rFonts w:ascii="Arial" w:eastAsia="Calibri" w:hAnsi="Arial" w:cs="Arial"/>
          <w:szCs w:val="22"/>
        </w:rPr>
      </w:pPr>
      <w:r>
        <w:rPr>
          <w:rFonts w:ascii="Arial" w:eastAsia="Calibri" w:hAnsi="Arial" w:cs="Arial"/>
          <w:szCs w:val="22"/>
        </w:rPr>
        <w:t>“</w:t>
      </w:r>
      <w:r w:rsidR="00F41B6E" w:rsidRPr="00F41B6E">
        <w:rPr>
          <w:rFonts w:ascii="Arial" w:eastAsia="Calibri" w:hAnsi="Arial" w:cs="Arial"/>
          <w:szCs w:val="22"/>
        </w:rPr>
        <w:t>Different studies reported that over 50 per cent of the Lion-tailed macaque population is distributed within &lt;20 km</w:t>
      </w:r>
      <w:r w:rsidR="00F41B6E" w:rsidRPr="00F41B6E">
        <w:rPr>
          <w:rFonts w:ascii="Arial" w:eastAsia="Calibri" w:hAnsi="Arial" w:cs="Arial"/>
          <w:szCs w:val="22"/>
          <w:vertAlign w:val="superscript"/>
        </w:rPr>
        <w:t>2</w:t>
      </w:r>
      <w:r w:rsidR="00F41B6E" w:rsidRPr="00F41B6E">
        <w:rPr>
          <w:rFonts w:ascii="Arial" w:eastAsia="Calibri" w:hAnsi="Arial" w:cs="Arial"/>
          <w:szCs w:val="22"/>
        </w:rPr>
        <w:t xml:space="preserve"> area in habitat fragments in the Western Ghats </w:t>
      </w:r>
      <w:r w:rsidR="00F41B6E" w:rsidRPr="00F41B6E">
        <w:rPr>
          <w:rFonts w:ascii="Arial" w:eastAsia="Calibri" w:hAnsi="Arial" w:cs="Arial"/>
          <w:i/>
          <w:szCs w:val="22"/>
        </w:rPr>
        <w:t xml:space="preserve">viz. </w:t>
      </w:r>
      <w:r w:rsidR="00F41B6E" w:rsidRPr="00F41B6E">
        <w:rPr>
          <w:rFonts w:ascii="Arial" w:eastAsia="Calibri" w:hAnsi="Arial" w:cs="Arial"/>
          <w:szCs w:val="22"/>
        </w:rPr>
        <w:t>in Silent Valley National Park (SVNP), Parambikulam Wildlife Sanctuary in Kerala</w:t>
      </w:r>
      <w:r>
        <w:rPr>
          <w:rFonts w:ascii="Arial" w:eastAsia="Calibri" w:hAnsi="Arial" w:cs="Arial"/>
          <w:szCs w:val="22"/>
        </w:rPr>
        <w:t>”</w:t>
      </w:r>
      <w:r w:rsidR="00F41B6E" w:rsidRPr="00F41B6E">
        <w:rPr>
          <w:rFonts w:ascii="Arial" w:eastAsia="Calibri" w:hAnsi="Arial" w:cs="Arial"/>
          <w:szCs w:val="22"/>
        </w:rPr>
        <w:t xml:space="preserve"> </w:t>
      </w:r>
      <w:r w:rsidR="00F41B6E" w:rsidRPr="00F41B6E">
        <w:rPr>
          <w:rFonts w:ascii="Arial" w:eastAsia="Calibri" w:hAnsi="Arial" w:cs="Arial"/>
          <w:szCs w:val="22"/>
        </w:rPr>
        <w:fldChar w:fldCharType="begin"/>
      </w:r>
      <w:r w:rsidR="00F41B6E" w:rsidRPr="00F41B6E">
        <w:rPr>
          <w:rFonts w:ascii="Arial" w:eastAsia="Calibri" w:hAnsi="Arial" w:cs="Arial"/>
          <w:szCs w:val="22"/>
        </w:rPr>
        <w:instrText>ADDIN CSL_CITATION {"citationItems":[{"id":"ITEM-1","itemData":{"ISSN":"0006-6982","author":[{"dropping-particle":"","family":"Ramachandran","given":"K K","non-dropping-particle":"","parse-names":false,"suffix":""},{"dropping-particle":"","family":"Joseph","given":"G K","non-dropping-particle":"","parse-names":false,"suffix":""}],"container-title":"JOURNAL-BOMBAY NATURAL HISTORY SOCIETY","id":"ITEM-1","issue":"2","issued":{"date-parts":[["2001"]]},"page":"191-196","publisher":"JC DANIEL FOR BOMBAY NATURAL HISTORY SOCIETY","title":"Distribution and demography of diurnal primates in Silent Valley National Park and adjacent areas, Kerala, India","type":"article-journal","volume":"98"},"uris":["http://www.mendeley.com/documents/?uuid=1fef4ba5-edea-4f56-a083-eec8baeaf2b1"]}],"mendeley":{"formattedCitation":"(Ramachandran and Joseph 2001)","plainTextFormattedCitation":"(Ramachandran and Joseph 2001)","previouslyFormattedCitation":"(Ramachandran and Joseph 2001)"},"properties":{"noteIndex":0},"schema":"https://github.com/citation-style-language/schema/raw/master/csl-citation.json"}</w:instrText>
      </w:r>
      <w:r w:rsidR="00F41B6E" w:rsidRPr="00F41B6E">
        <w:rPr>
          <w:rFonts w:ascii="Arial" w:eastAsia="Calibri" w:hAnsi="Arial" w:cs="Arial"/>
          <w:szCs w:val="22"/>
        </w:rPr>
        <w:fldChar w:fldCharType="separate"/>
      </w:r>
      <w:r w:rsidR="00F41B6E" w:rsidRPr="00F41B6E">
        <w:rPr>
          <w:rFonts w:ascii="Arial" w:eastAsia="Calibri" w:hAnsi="Arial" w:cs="Arial"/>
          <w:szCs w:val="22"/>
        </w:rPr>
        <w:t>(Ramachandran and Joseph, 2001)</w:t>
      </w:r>
      <w:r w:rsidR="00F41B6E" w:rsidRPr="00F41B6E">
        <w:rPr>
          <w:rFonts w:ascii="Arial" w:eastAsia="Calibri" w:hAnsi="Arial" w:cs="Arial"/>
          <w:szCs w:val="22"/>
        </w:rPr>
        <w:fldChar w:fldCharType="end"/>
      </w:r>
      <w:r w:rsidR="00F41B6E" w:rsidRPr="00F41B6E">
        <w:rPr>
          <w:rFonts w:ascii="Arial" w:eastAsia="Calibri" w:hAnsi="Arial" w:cs="Arial"/>
          <w:szCs w:val="22"/>
        </w:rPr>
        <w:t>, Sirsi and Honnavara Forest Divi</w:t>
      </w:r>
      <w:r w:rsidR="00F41B6E" w:rsidRPr="00F41B6E">
        <w:rPr>
          <w:rFonts w:ascii="Arial" w:eastAsia="Calibri" w:hAnsi="Arial" w:cs="Arial"/>
          <w:szCs w:val="22"/>
        </w:rPr>
        <w:softHyphen/>
        <w:t xml:space="preserve">sions </w:t>
      </w:r>
      <w:r w:rsidR="00F41B6E" w:rsidRPr="00F41B6E">
        <w:rPr>
          <w:rFonts w:ascii="Arial" w:eastAsia="Calibri" w:hAnsi="Arial" w:cs="Arial"/>
          <w:szCs w:val="22"/>
        </w:rPr>
        <w:fldChar w:fldCharType="begin"/>
      </w:r>
      <w:r w:rsidR="00F41B6E" w:rsidRPr="00F41B6E">
        <w:rPr>
          <w:rFonts w:ascii="Arial" w:eastAsia="Calibri" w:hAnsi="Arial" w:cs="Arial"/>
          <w:szCs w:val="22"/>
        </w:rPr>
        <w:instrText>ADDIN CSL_CITATION {"citationItems":[{"id":"ITEM-1","itemData":{"ISSN":"1365-3008","author":[{"dropping-particle":"","family":"Kumara","given":"H N","non-dropping-particle":"","parse-names":false,"suffix":""},{"dropping-particle":"","family":"Singh","given":"Mewa","non-dropping-particle":"","parse-names":false,"suffix":""}],"container-title":"Oryx","id":"ITEM-1","issue":"3","issued":{"date-parts":[["2004"]]},"page":"321-327","publisher":"Cambridge University Press","title":"The influence of differing hunting practices on the relative abundance of mammals in two rainforest areas of the Western Ghats, India","type":"article-journal","volume":"38"},"uris":["http://www.mendeley.com/documents/?uuid=aef0a350-d914-4feb-b6b5-b1f70074395a"]}],"mendeley":{"formattedCitation":"(Kumara and Singh 2004)","plainTextFormattedCitation":"(Kumara and Singh 2004)","previouslyFormattedCitation":"(Kumara and Singh 2004)"},"properties":{"noteIndex":0},"schema":"https://github.com/citation-style-language/schema/raw/master/csl-citation.json"}</w:instrText>
      </w:r>
      <w:r w:rsidR="00F41B6E" w:rsidRPr="00F41B6E">
        <w:rPr>
          <w:rFonts w:ascii="Arial" w:eastAsia="Calibri" w:hAnsi="Arial" w:cs="Arial"/>
          <w:szCs w:val="22"/>
        </w:rPr>
        <w:fldChar w:fldCharType="separate"/>
      </w:r>
      <w:r w:rsidR="00F41B6E" w:rsidRPr="00F41B6E">
        <w:rPr>
          <w:rFonts w:ascii="Arial" w:eastAsia="Calibri" w:hAnsi="Arial" w:cs="Arial"/>
          <w:szCs w:val="22"/>
        </w:rPr>
        <w:t>(Kumara and Singh, 2004)</w:t>
      </w:r>
      <w:r w:rsidR="00F41B6E" w:rsidRPr="00F41B6E">
        <w:rPr>
          <w:rFonts w:ascii="Arial" w:eastAsia="Calibri" w:hAnsi="Arial" w:cs="Arial"/>
          <w:szCs w:val="22"/>
        </w:rPr>
        <w:fldChar w:fldCharType="end"/>
      </w:r>
      <w:r w:rsidR="00F41B6E" w:rsidRPr="00F41B6E">
        <w:rPr>
          <w:rFonts w:ascii="Arial" w:eastAsia="Calibri" w:hAnsi="Arial" w:cs="Arial"/>
          <w:szCs w:val="22"/>
        </w:rPr>
        <w:t>, Kudremukh National Park and the adjoining sanctuaries (Kumara and Singh, 2008) and Kalakad-Mundanthurai Tiger Reserve in Karnataka and Anamalai Tiger Reserve (Srimati and Mahaly, 2020) and Megamalai Wildlife Sanctuary in Tamil Nadu.</w:t>
      </w:r>
    </w:p>
    <w:p w14:paraId="32E167DF" w14:textId="0943E999" w:rsidR="00F41B6E" w:rsidRPr="00F41B6E" w:rsidRDefault="00F41B6E" w:rsidP="00F41B6E">
      <w:pPr>
        <w:pStyle w:val="Body"/>
        <w:rPr>
          <w:rFonts w:ascii="Arial" w:eastAsia="Calibri" w:hAnsi="Arial" w:cs="Arial"/>
          <w:szCs w:val="22"/>
        </w:rPr>
      </w:pPr>
      <w:r w:rsidRPr="00F41B6E">
        <w:rPr>
          <w:rFonts w:ascii="Arial" w:eastAsia="Calibri" w:hAnsi="Arial" w:cs="Arial"/>
          <w:szCs w:val="22"/>
        </w:rPr>
        <w:lastRenderedPageBreak/>
        <w:t xml:space="preserve">The population distribution studies of LTM revealed that the forests of Kerala host up to 1,216 adult Lion-tailed macaques </w:t>
      </w:r>
      <w:r w:rsidRPr="00F41B6E">
        <w:rPr>
          <w:rFonts w:ascii="Arial" w:eastAsia="Calibri" w:hAnsi="Arial" w:cs="Arial"/>
          <w:szCs w:val="22"/>
        </w:rPr>
        <w:fldChar w:fldCharType="begin"/>
      </w:r>
      <w:r w:rsidRPr="00F41B6E">
        <w:rPr>
          <w:rFonts w:ascii="Arial" w:eastAsia="Calibri" w:hAnsi="Arial" w:cs="Arial"/>
          <w:szCs w:val="22"/>
        </w:rPr>
        <w:instrText>ADDIN CSL_CITATION {"citationItems":[{"id":"ITEM-1","itemData":{"ISSN":"0006-3207","author":[{"dropping-particle":"","family":"Easa","given":"P S","non-dropping-particle":"","parse-names":false,"suffix":""},{"dropping-particle":"","family":"Asari","given":"P K Surendranathan","non-dropping-particle":"","parse-names":false,"suffix":""},{"dropping-particle":"","family":"Basha","given":"S Chand","non-dropping-particle":"","parse-names":false,"suffix":""}],"container-title":"Biological Conservation","id":"ITEM-1","issue":"1","issued":{"date-parts":[["1997"]]},"page":"33-37","publisher":"Elsevier","title":"Status and distribution of the endangered lion-tailed macaque Macaca silenus in Kerala, India","type":"article-journal","volume":"80"},"uris":["http://www.mendeley.com/documents/?uuid=ada4ddf9-6e63-4d15-b483-e08f29617630"]}],"mendeley":{"formattedCitation":"(Easa &lt;i&gt;et al.&lt;/i&gt; 1997)","plainTextFormattedCitation":"(Easa et al. 1997)","previouslyFormattedCitation":"(Easa &lt;i&gt;et al.&lt;/i&gt; 1997)"},"properties":{"noteIndex":0},"schema":"https://github.com/citation-style-language/schema/raw/master/csl-citation.json"}</w:instrText>
      </w:r>
      <w:r w:rsidRPr="00F41B6E">
        <w:rPr>
          <w:rFonts w:ascii="Arial" w:eastAsia="Calibri" w:hAnsi="Arial" w:cs="Arial"/>
          <w:szCs w:val="22"/>
        </w:rPr>
        <w:fldChar w:fldCharType="separate"/>
      </w:r>
      <w:r w:rsidRPr="00F41B6E">
        <w:rPr>
          <w:rFonts w:ascii="Arial" w:eastAsia="Calibri" w:hAnsi="Arial" w:cs="Arial"/>
          <w:i/>
          <w:szCs w:val="22"/>
        </w:rPr>
        <w:t>(</w:t>
      </w:r>
      <w:r w:rsidRPr="00F41B6E">
        <w:rPr>
          <w:rFonts w:ascii="Arial" w:eastAsia="Calibri" w:hAnsi="Arial" w:cs="Arial"/>
          <w:iCs/>
          <w:szCs w:val="22"/>
        </w:rPr>
        <w:t xml:space="preserve">Easa </w:t>
      </w:r>
      <w:r w:rsidRPr="00F41B6E">
        <w:rPr>
          <w:rFonts w:ascii="Arial" w:eastAsia="Calibri" w:hAnsi="Arial" w:cs="Arial"/>
          <w:i/>
          <w:szCs w:val="22"/>
        </w:rPr>
        <w:t>et al</w:t>
      </w:r>
      <w:r w:rsidRPr="00F41B6E">
        <w:rPr>
          <w:rFonts w:ascii="Arial" w:eastAsia="Calibri" w:hAnsi="Arial" w:cs="Arial"/>
          <w:iCs/>
          <w:szCs w:val="22"/>
        </w:rPr>
        <w:t>., 1997</w:t>
      </w:r>
      <w:r w:rsidRPr="00F41B6E">
        <w:rPr>
          <w:rFonts w:ascii="Arial" w:eastAsia="Calibri" w:hAnsi="Arial" w:cs="Arial"/>
          <w:szCs w:val="22"/>
        </w:rPr>
        <w:t>)</w:t>
      </w:r>
      <w:r w:rsidRPr="00F41B6E">
        <w:rPr>
          <w:rFonts w:ascii="Arial" w:eastAsia="Calibri" w:hAnsi="Arial" w:cs="Arial"/>
          <w:szCs w:val="22"/>
        </w:rPr>
        <w:fldChar w:fldCharType="end"/>
      </w:r>
      <w:r w:rsidRPr="00F41B6E">
        <w:rPr>
          <w:rFonts w:ascii="Arial" w:eastAsia="Calibri" w:hAnsi="Arial" w:cs="Arial"/>
          <w:szCs w:val="22"/>
        </w:rPr>
        <w:t xml:space="preserve"> and in Anaimalai hills, there were about 60 scattered groups, only two sub-populations had more than two groups </w:t>
      </w:r>
      <w:r w:rsidRPr="00F41B6E">
        <w:rPr>
          <w:rFonts w:ascii="Arial" w:eastAsia="Calibri" w:hAnsi="Arial" w:cs="Arial"/>
          <w:szCs w:val="22"/>
        </w:rPr>
        <w:fldChar w:fldCharType="begin"/>
      </w:r>
      <w:r w:rsidRPr="00F41B6E">
        <w:rPr>
          <w:rFonts w:ascii="Arial" w:eastAsia="Calibri" w:hAnsi="Arial" w:cs="Arial"/>
          <w:szCs w:val="22"/>
        </w:rPr>
        <w:instrText>ADDIN CSL_CITATION {"citationItems":[{"id":"ITEM-1","itemData":{"ISSN":"0275-2565","author":[{"dropping-particle":"","family":"Singh","given":"Mewa","non-dropping-particle":"","parse-names":false,"suffix":""},{"dropping-particle":"","family":"Singh","given":"Mridula","non-dropping-particle":"","parse-names":false,"suffix":""},{"dropping-particle":"","family":"Kumar","given":"M Ananda","non-dropping-particle":"","parse-names":false,"suffix":""},{"dropping-particle":"","family":"Kumara","given":"H N","non-dropping-particle":"","parse-names":false,"suffix":""},{"dropping-particle":"","family":"Sharma","given":"A K","non-dropping-particle":"","parse-names":false,"suffix":""},{"dropping-particle":"","family":"Kaumanns","given":"W","non-dropping-particle":"","parse-names":false,"suffix":""}],"container-title":"American Journal of Primatology: Official Journal of the American Society of Primatologists","id":"ITEM-1","issue":"2","issued":{"date-parts":[["2002"]]},"page":"91-102","publisher":"Wiley Online Library","title":"Distribution, population structure, and conservation of lion</w:instrText>
      </w:r>
      <w:r w:rsidRPr="00F41B6E">
        <w:rPr>
          <w:rFonts w:ascii="Cambria Math" w:eastAsia="Calibri" w:hAnsi="Cambria Math" w:cs="Cambria Math"/>
          <w:szCs w:val="22"/>
        </w:rPr>
        <w:instrText>‐</w:instrText>
      </w:r>
      <w:r w:rsidRPr="00F41B6E">
        <w:rPr>
          <w:rFonts w:ascii="Arial" w:eastAsia="Calibri" w:hAnsi="Arial" w:cs="Arial"/>
          <w:szCs w:val="22"/>
        </w:rPr>
        <w:instrText>tailed macaques (Macaca silenus) in the Anaimalai Hills, Western Ghats, India","type":"article-journal","volume":"57"},"uris":["http://www.mendeley.com/documents/?uuid=2445b280-99ab-4163-9893-cad3bb660cdf"]},{"id":"ITEM-2","itemData":{"ISSN":"0898-6207","author":[{"dropping-particle":"","family":"Sushma","given":"Hosur Subbarao","non-dropping-particle":"","parse-names":false,"suffix":""},{"dropping-particle":"","family":"Mann","given":"Rohini","non-dropping-particle":"","parse-names":false,"suffix":""},{"dropping-particle":"","family":"Kumara","given":"Honnavalli N","non-dropping-particle":"","parse-names":false,"suffix":""},{"dropping-particle":"","family":"Udhayan","given":"Arumugam","non-dropping-particle":"","parse-names":false,"suffix":""}],"container-title":"Primate Conservation","id":"ITEM-2","issue":"28","issued":{"date-parts":[["2014"]]},"page":"171-178","publisher":"BioOne","title":"Population Status of the Endangered Lion-Tailed Macaque Macaca silenus in Kalakad-Mundanthurai Tiger Reserve, Western Ghats, India","type":"article-journal","volume":"2014"},"uris":["http://www.mendeley.com/documents/?uuid=83aa4924-99a7-473b-9b58-0d157e400fd9"]}],"mendeley":{"formattedCitation":"(Singh &lt;i&gt;et al.&lt;/i&gt; 2002, Sushma &lt;i&gt;et al.&lt;/i&gt; 2014)","plainTextFormattedCitation":"(Singh et al. 2002, Sushma et al. 2014)","previouslyFormattedCitation":"(Singh &lt;i&gt;et al.&lt;/i&gt; 2002, Sushma &lt;i&gt;et al.&lt;/i&gt; 2014)"},"properties":{"noteIndex":0},"schema":"https://github.com/citation-style-language/schema/raw/master/csl-citation.json"}</w:instrText>
      </w:r>
      <w:r w:rsidRPr="00F41B6E">
        <w:rPr>
          <w:rFonts w:ascii="Arial" w:eastAsia="Calibri" w:hAnsi="Arial" w:cs="Arial"/>
          <w:szCs w:val="22"/>
        </w:rPr>
        <w:fldChar w:fldCharType="separate"/>
      </w:r>
      <w:r w:rsidRPr="00F41B6E">
        <w:rPr>
          <w:rFonts w:ascii="Arial" w:eastAsia="Calibri" w:hAnsi="Arial" w:cs="Arial"/>
          <w:szCs w:val="22"/>
        </w:rPr>
        <w:t>(</w:t>
      </w:r>
      <w:r w:rsidRPr="00F41B6E">
        <w:rPr>
          <w:rFonts w:ascii="Arial" w:eastAsia="Calibri" w:hAnsi="Arial" w:cs="Arial"/>
          <w:iCs/>
          <w:szCs w:val="22"/>
        </w:rPr>
        <w:t xml:space="preserve">Singh </w:t>
      </w:r>
      <w:r w:rsidRPr="00F41B6E">
        <w:rPr>
          <w:rFonts w:ascii="Arial" w:eastAsia="Calibri" w:hAnsi="Arial" w:cs="Arial"/>
          <w:i/>
          <w:szCs w:val="22"/>
        </w:rPr>
        <w:t>et al</w:t>
      </w:r>
      <w:r w:rsidRPr="00F41B6E">
        <w:rPr>
          <w:rFonts w:ascii="Arial" w:eastAsia="Calibri" w:hAnsi="Arial" w:cs="Arial"/>
          <w:iCs/>
          <w:szCs w:val="22"/>
        </w:rPr>
        <w:t xml:space="preserve">., 2002; Sushma </w:t>
      </w:r>
      <w:r w:rsidRPr="00F41B6E">
        <w:rPr>
          <w:rFonts w:ascii="Arial" w:eastAsia="Calibri" w:hAnsi="Arial" w:cs="Arial"/>
          <w:i/>
          <w:szCs w:val="22"/>
        </w:rPr>
        <w:t>et al</w:t>
      </w:r>
      <w:r w:rsidRPr="00F41B6E">
        <w:rPr>
          <w:rFonts w:ascii="Arial" w:eastAsia="Calibri" w:hAnsi="Arial" w:cs="Arial"/>
          <w:iCs/>
          <w:szCs w:val="22"/>
        </w:rPr>
        <w:t>., 2014</w:t>
      </w:r>
      <w:r w:rsidRPr="00F41B6E">
        <w:rPr>
          <w:rFonts w:ascii="Arial" w:eastAsia="Calibri" w:hAnsi="Arial" w:cs="Arial"/>
          <w:szCs w:val="22"/>
        </w:rPr>
        <w:t>)</w:t>
      </w:r>
      <w:r w:rsidRPr="00F41B6E">
        <w:rPr>
          <w:rFonts w:ascii="Arial" w:eastAsia="Calibri" w:hAnsi="Arial" w:cs="Arial"/>
          <w:szCs w:val="22"/>
        </w:rPr>
        <w:fldChar w:fldCharType="end"/>
      </w:r>
      <w:r w:rsidRPr="00F41B6E">
        <w:rPr>
          <w:rFonts w:ascii="Arial" w:eastAsia="Calibri" w:hAnsi="Arial" w:cs="Arial"/>
          <w:szCs w:val="22"/>
        </w:rPr>
        <w:t xml:space="preserve">. In Karnataka, the habitat of LTM was within the protected reserved forests (Krishnamurthy and Kioster, 1998) and it was observed that macaque species are declining in forest fragments, and stable in protected areas </w:t>
      </w:r>
      <w:r w:rsidRPr="00F41B6E">
        <w:rPr>
          <w:rFonts w:ascii="Arial" w:eastAsia="Calibri" w:hAnsi="Arial" w:cs="Arial"/>
          <w:szCs w:val="22"/>
        </w:rPr>
        <w:fldChar w:fldCharType="begin"/>
      </w:r>
      <w:r w:rsidRPr="00F41B6E">
        <w:rPr>
          <w:rFonts w:ascii="Arial" w:eastAsia="Calibri" w:hAnsi="Arial" w:cs="Arial"/>
          <w:szCs w:val="22"/>
        </w:rPr>
        <w:instrText>ADDIN CSL_CITATION {"citationItems":[{"id":"ITEM-1","itemData":{"author":[{"dropping-particle":"","family":"Molur","given":"S","non-dropping-particle":"","parse-names":false,"suffix":""},{"dropping-particle":"","family":"Brandon-Jones","given":"D","non-dropping-particle":"","parse-names":false,"suffix":""},{"dropping-particle":"","family":"Dittus","given":"W","non-dropping-particle":"","parse-names":false,"suffix":""},{"dropping-particle":"","family":"Eudey","given":"A","non-dropping-particle":"","parse-names":false,"suffix":""},{"dropping-particle":"","family":"Kumar","given":"A","non-dropping-particle":"","parse-names":false,"suffix":""},{"dropping-particle":"","family":"Singh","given":"M","non-dropping-particle":"","parse-names":false,"suffix":""},{"dropping-particle":"","family":"Feeroz","given":"M M","non-dropping-particle":"","parse-names":false,"suffix":""},{"dropping-particle":"","family":"Chalise","given":"M","non-dropping-particle":"","parse-names":false,"suffix":""},{"dropping-particle":"","family":"Priya","given":"P","non-dropping-particle":"","parse-names":false,"suffix":""},{"dropping-particle":"","family":"Walker","given":"S","non-dropping-particle":"","parse-names":false,"suffix":""}],"id":"ITEM-1","issued":{"date-parts":[["2003"]]},"publisher":"Coimbatore: Zoo Outreach Organisation/CBSG-South Asia","title":"The status of South Asian primates: conservation assessment and management plan (CAMP) workshop report","type":"article"},"uris":["http://www.mendeley.com/documents/?uuid=40156621-0829-4859-8512-55b28155dcec"]}],"mendeley":{"formattedCitation":"(Molur &lt;i&gt;et al.&lt;/i&gt; 2003)","plainTextFormattedCitation":"(Molur et al. 2003)","previouslyFormattedCitation":"(Molur &lt;i&gt;et al.&lt;/i&gt; 2003)"},"properties":{"noteIndex":0},"schema":"https://github.com/citation-style-language/schema/raw/master/csl-citation.json"}</w:instrText>
      </w:r>
      <w:r w:rsidRPr="00F41B6E">
        <w:rPr>
          <w:rFonts w:ascii="Arial" w:eastAsia="Calibri" w:hAnsi="Arial" w:cs="Arial"/>
          <w:szCs w:val="22"/>
        </w:rPr>
        <w:fldChar w:fldCharType="separate"/>
      </w:r>
      <w:r w:rsidRPr="00F41B6E">
        <w:rPr>
          <w:rFonts w:ascii="Arial" w:eastAsia="Calibri" w:hAnsi="Arial" w:cs="Arial"/>
          <w:szCs w:val="22"/>
        </w:rPr>
        <w:t>(</w:t>
      </w:r>
      <w:r w:rsidRPr="00F41B6E">
        <w:rPr>
          <w:rFonts w:ascii="Arial" w:eastAsia="Calibri" w:hAnsi="Arial" w:cs="Arial"/>
          <w:iCs/>
          <w:szCs w:val="22"/>
        </w:rPr>
        <w:t xml:space="preserve">Molur </w:t>
      </w:r>
      <w:r w:rsidRPr="00F41B6E">
        <w:rPr>
          <w:rFonts w:ascii="Arial" w:eastAsia="Calibri" w:hAnsi="Arial" w:cs="Arial"/>
          <w:i/>
          <w:szCs w:val="22"/>
        </w:rPr>
        <w:t>et al</w:t>
      </w:r>
      <w:r w:rsidRPr="00F41B6E">
        <w:rPr>
          <w:rFonts w:ascii="Arial" w:eastAsia="Calibri" w:hAnsi="Arial" w:cs="Arial"/>
          <w:iCs/>
          <w:szCs w:val="22"/>
        </w:rPr>
        <w:t>., 2003</w:t>
      </w:r>
      <w:r w:rsidRPr="00F41B6E">
        <w:rPr>
          <w:rFonts w:ascii="Arial" w:eastAsia="Calibri" w:hAnsi="Arial" w:cs="Arial"/>
          <w:szCs w:val="22"/>
        </w:rPr>
        <w:t>)</w:t>
      </w:r>
      <w:r w:rsidRPr="00F41B6E">
        <w:rPr>
          <w:rFonts w:ascii="Arial" w:eastAsia="Calibri" w:hAnsi="Arial" w:cs="Arial"/>
          <w:szCs w:val="22"/>
        </w:rPr>
        <w:fldChar w:fldCharType="end"/>
      </w:r>
      <w:r w:rsidRPr="00F41B6E">
        <w:rPr>
          <w:rFonts w:ascii="Arial" w:eastAsia="Calibri" w:hAnsi="Arial" w:cs="Arial"/>
          <w:szCs w:val="22"/>
        </w:rPr>
        <w:t xml:space="preserve">.  </w:t>
      </w:r>
    </w:p>
    <w:p w14:paraId="4161D10D" w14:textId="1BDD1854" w:rsidR="00F41B6E" w:rsidRPr="00F41B6E" w:rsidRDefault="00F41B6E" w:rsidP="00F41B6E">
      <w:pPr>
        <w:pStyle w:val="Body"/>
        <w:rPr>
          <w:rFonts w:ascii="Arial" w:eastAsia="Calibri" w:hAnsi="Arial" w:cs="Arial"/>
          <w:szCs w:val="22"/>
        </w:rPr>
      </w:pPr>
      <w:r w:rsidRPr="00F41B6E">
        <w:rPr>
          <w:rFonts w:ascii="Arial" w:eastAsia="Calibri" w:hAnsi="Arial" w:cs="Arial"/>
          <w:szCs w:val="22"/>
        </w:rPr>
        <w:t xml:space="preserve">It is a well-known fact that primate species are very selective in their diet, omnivorous in nature, 60 per cent of the diet is fruits, and flowers of </w:t>
      </w:r>
      <w:r w:rsidRPr="00F41B6E">
        <w:rPr>
          <w:rFonts w:ascii="Arial" w:eastAsia="Calibri" w:hAnsi="Arial" w:cs="Arial"/>
          <w:i/>
          <w:iCs/>
          <w:szCs w:val="22"/>
        </w:rPr>
        <w:t xml:space="preserve">Cullenia exarillata </w:t>
      </w:r>
      <w:r w:rsidRPr="00F41B6E">
        <w:rPr>
          <w:rFonts w:ascii="Arial" w:eastAsia="Calibri" w:hAnsi="Arial" w:cs="Arial"/>
          <w:iCs/>
          <w:szCs w:val="22"/>
        </w:rPr>
        <w:t xml:space="preserve">and </w:t>
      </w:r>
      <w:r w:rsidRPr="00F41B6E">
        <w:rPr>
          <w:rFonts w:ascii="Arial" w:eastAsia="Calibri" w:hAnsi="Arial" w:cs="Arial"/>
          <w:i/>
          <w:iCs/>
          <w:szCs w:val="22"/>
        </w:rPr>
        <w:t xml:space="preserve">Ficus </w:t>
      </w:r>
      <w:r w:rsidRPr="00F41B6E">
        <w:rPr>
          <w:rFonts w:ascii="Arial" w:eastAsia="Calibri" w:hAnsi="Arial" w:cs="Arial"/>
          <w:i/>
          <w:szCs w:val="22"/>
        </w:rPr>
        <w:t>sp.</w:t>
      </w:r>
      <w:r w:rsidRPr="00F41B6E">
        <w:rPr>
          <w:rFonts w:ascii="Arial" w:eastAsia="Calibri" w:hAnsi="Arial" w:cs="Arial"/>
          <w:szCs w:val="22"/>
        </w:rPr>
        <w:t xml:space="preserve"> fruits </w:t>
      </w:r>
      <w:bookmarkStart w:id="0" w:name="_Hlk121683088"/>
      <w:r w:rsidRPr="00F41B6E">
        <w:rPr>
          <w:rFonts w:ascii="Arial" w:eastAsia="Calibri" w:hAnsi="Arial" w:cs="Arial"/>
          <w:szCs w:val="22"/>
        </w:rPr>
        <w:fldChar w:fldCharType="begin"/>
      </w:r>
      <w:r w:rsidRPr="00F41B6E">
        <w:rPr>
          <w:rFonts w:ascii="Arial" w:eastAsia="Calibri" w:hAnsi="Arial" w:cs="Arial"/>
          <w:szCs w:val="22"/>
        </w:rPr>
        <w:instrText>ADDIN CSL_CITATION {"citationItems":[{"id":"ITEM-1","itemData":{"author":[{"dropping-particle":"","family":"Kumar","given":"Ajith","non-dropping-particle":"","parse-names":false,"suffix":""}],"id":"ITEM-1","issued":{"date-parts":[["1987"]]},"publisher":"University of Cambridge","title":"The ecology and population dynamics of the lion-tailed macaque (Macaca silenus) in South India","type":"article"},"uris":["http://www.mendeley.com/documents/?uuid=2694aaff-3de6-4fb9-b85e-bfa775701287"]},{"id":"ITEM-2","itemData":{"ISSN":"0898-6207","author":[{"dropping-particle":"","family":"Sushma","given":"Hosur Subbarao","non-dropping-particle":"","parse-names":false,"suffix":""},{"dropping-particle":"","family":"Mann","given":"Rohini","non-dropping-particle":"","parse-names":false,"suffix":""},{"dropping-particle":"","family":"Kumara","given":"Honnavalli N","non-dropping-particle":"","parse-names":false,"suffix":""},{"dropping-particle":"","family":"Udhayan","given":"Arumugam","non-dropping-particle":"","parse-names":false,"suffix":""}],"container-title":"Primate Conservation","id":"ITEM-2","issue":"28","issued":{"date-parts":[["2014"]]},"page":"171-178","publisher":"BioOne","title":"Population Status of the Endangered Lion-Tailed Macaque Macaca silenus in Kalakad-Mundanthurai Tiger Reserve, Western Ghats, India","type":"article-journal","volume":"2014"},"uris":["http://www.mendeley.com/documents/?uuid=83aa4924-99a7-473b-9b58-0d157e400fd9"]}],"mendeley":{"formattedCitation":"(Kumar 1987, Sushma &lt;i&gt;et al.&lt;/i&gt; 2014)","plainTextFormattedCitation":"(Kumar 1987, Sushma et al. 2014)","previouslyFormattedCitation":"(Kumar 1987, Sushma &lt;i&gt;et al.&lt;/i&gt; 2014)"},"properties":{"noteIndex":0},"schema":"https://github.com/citation-style-language/schema/raw/master/csl-citation.json"}</w:instrText>
      </w:r>
      <w:r w:rsidRPr="00F41B6E">
        <w:rPr>
          <w:rFonts w:ascii="Arial" w:eastAsia="Calibri" w:hAnsi="Arial" w:cs="Arial"/>
          <w:szCs w:val="22"/>
        </w:rPr>
        <w:fldChar w:fldCharType="separate"/>
      </w:r>
      <w:r w:rsidRPr="00F41B6E">
        <w:rPr>
          <w:rFonts w:ascii="Arial" w:eastAsia="Calibri" w:hAnsi="Arial" w:cs="Arial"/>
          <w:szCs w:val="22"/>
        </w:rPr>
        <w:t>(Kumar, 1987</w:t>
      </w:r>
      <w:bookmarkEnd w:id="0"/>
      <w:r w:rsidRPr="00F41B6E">
        <w:rPr>
          <w:rFonts w:ascii="Arial" w:eastAsia="Calibri" w:hAnsi="Arial" w:cs="Arial"/>
          <w:szCs w:val="22"/>
        </w:rPr>
        <w:t xml:space="preserve">; Sushma </w:t>
      </w:r>
      <w:r w:rsidRPr="00F41B6E">
        <w:rPr>
          <w:rFonts w:ascii="Arial" w:eastAsia="Calibri" w:hAnsi="Arial" w:cs="Arial"/>
          <w:i/>
          <w:iCs/>
          <w:szCs w:val="22"/>
        </w:rPr>
        <w:t>et al</w:t>
      </w:r>
      <w:r w:rsidRPr="00F41B6E">
        <w:rPr>
          <w:rFonts w:ascii="Arial" w:eastAsia="Calibri" w:hAnsi="Arial" w:cs="Arial"/>
          <w:szCs w:val="22"/>
        </w:rPr>
        <w:t>., 2014)</w:t>
      </w:r>
      <w:r w:rsidRPr="00F41B6E">
        <w:rPr>
          <w:rFonts w:ascii="Arial" w:eastAsia="Calibri" w:hAnsi="Arial" w:cs="Arial"/>
          <w:szCs w:val="22"/>
        </w:rPr>
        <w:fldChar w:fldCharType="end"/>
      </w:r>
      <w:r w:rsidRPr="00F41B6E">
        <w:rPr>
          <w:rFonts w:ascii="Arial" w:eastAsia="Calibri" w:hAnsi="Arial" w:cs="Arial"/>
          <w:szCs w:val="22"/>
        </w:rPr>
        <w:t xml:space="preserve">. Further it was noted plant species composition is varying in every degree coordinate of the location and variation in rainfall pattern, climate change and forest fire restrict the foraging activities of LTM which can lead to a greater risk of extinction </w:t>
      </w:r>
      <w:bookmarkStart w:id="1" w:name="_Hlk121683125"/>
      <w:r w:rsidRPr="00F41B6E">
        <w:rPr>
          <w:rFonts w:ascii="Arial" w:eastAsia="Calibri" w:hAnsi="Arial" w:cs="Arial"/>
          <w:szCs w:val="22"/>
        </w:rPr>
        <w:fldChar w:fldCharType="begin"/>
      </w:r>
      <w:r w:rsidRPr="00F41B6E">
        <w:rPr>
          <w:rFonts w:ascii="Arial" w:eastAsia="Calibri" w:hAnsi="Arial" w:cs="Arial"/>
          <w:szCs w:val="22"/>
        </w:rPr>
        <w:instrText>ADDIN CSL_CITATION {"citationItems":[{"id":"ITEM-1","itemData":{"ISSN":"0006-3207","author":[{"dropping-particle":"","family":"Harcourt","given":"A H","non-dropping-particle":"","parse-names":false,"suffix":""},{"dropping-particle":"","family":"Parks","given":"S A","non-dropping-particle":"","parse-names":false,"suffix":""}],"container-title":"Biological Conservation","id":"ITEM-1","issue":"1","issued":{"date-parts":[["2003"]]},"page":"137-149","publisher":"Elsevier","title":"Threatened primates experience high human densities: adding an index of threat to the IUCN Red List criteria","type":"article-journal","volume":"109"},"uris":["http://www.mendeley.com/documents/?uuid=48a1c3b0-8528-4b2b-be6f-193915dc9f07"]}],"mendeley":{"formattedCitation":"(Harcourt and Parks 2003)","plainTextFormattedCitation":"(Harcourt and Parks 2003)","previouslyFormattedCitation":"(Harcourt and Parks 2003)"},"properties":{"noteIndex":0},"schema":"https://github.com/citation-style-language/schema/raw/master/csl-citation.json"}</w:instrText>
      </w:r>
      <w:r w:rsidRPr="00F41B6E">
        <w:rPr>
          <w:rFonts w:ascii="Arial" w:eastAsia="Calibri" w:hAnsi="Arial" w:cs="Arial"/>
          <w:szCs w:val="22"/>
        </w:rPr>
        <w:fldChar w:fldCharType="separate"/>
      </w:r>
      <w:r w:rsidRPr="00F41B6E">
        <w:rPr>
          <w:rFonts w:ascii="Arial" w:eastAsia="Calibri" w:hAnsi="Arial" w:cs="Arial"/>
          <w:szCs w:val="22"/>
        </w:rPr>
        <w:t>(Harcourt and Parks, 2003)</w:t>
      </w:r>
      <w:r w:rsidRPr="00F41B6E">
        <w:rPr>
          <w:rFonts w:ascii="Arial" w:eastAsia="Calibri" w:hAnsi="Arial" w:cs="Arial"/>
          <w:szCs w:val="22"/>
        </w:rPr>
        <w:fldChar w:fldCharType="end"/>
      </w:r>
      <w:bookmarkEnd w:id="1"/>
      <w:r w:rsidRPr="00F41B6E">
        <w:rPr>
          <w:rFonts w:ascii="Arial" w:eastAsia="Calibri" w:hAnsi="Arial" w:cs="Arial"/>
          <w:szCs w:val="22"/>
        </w:rPr>
        <w:t xml:space="preserve">. They predominantly eat fruits and flowers from December to February and May to July </w:t>
      </w:r>
      <w:bookmarkStart w:id="2" w:name="_Hlk121683150"/>
      <w:r w:rsidRPr="00F41B6E">
        <w:rPr>
          <w:rFonts w:ascii="Arial" w:eastAsia="Calibri" w:hAnsi="Arial" w:cs="Arial"/>
          <w:szCs w:val="22"/>
        </w:rPr>
        <w:fldChar w:fldCharType="begin"/>
      </w:r>
      <w:r w:rsidRPr="00F41B6E">
        <w:rPr>
          <w:rFonts w:ascii="Arial" w:eastAsia="Calibri" w:hAnsi="Arial" w:cs="Arial"/>
          <w:szCs w:val="22"/>
        </w:rPr>
        <w:instrText>ADDIN CSL_CITATION {"citationItems":[{"id":"ITEM-1","itemData":{"ISSN":"1573-8604","author":[{"dropping-particle":"","family":"Kurup","given":"G U","non-dropping-particle":"","parse-names":false,"suffix":""},{"dropping-particle":"","family":"Kumar","given":"A","non-dropping-particle":"","parse-names":false,"suffix":""}],"container-title":"International Journal of Primatology","id":"ITEM-1","issue":"1","issued":{"date-parts":[["1993"]]},"page":"27-39","publisher":"Springer","title":"Time budget and activity patterns of the lion-tailed macaque (Macaca silenus)","type":"article-journal","volume":"14"},"uris":["http://www.mendeley.com/documents/?uuid=3d7954c2-1f01-46a1-ae3e-176c15cb6667"]}],"mendeley":{"formattedCitation":"(Kurup and Kumar 1993)","plainTextFormattedCitation":"(Kurup and Kumar 1993)","previouslyFormattedCitation":"(Kurup and Kumar 1993)"},"properties":{"noteIndex":0},"schema":"https://github.com/citation-style-language/schema/raw/master/csl-citation.json"}</w:instrText>
      </w:r>
      <w:r w:rsidRPr="00F41B6E">
        <w:rPr>
          <w:rFonts w:ascii="Arial" w:eastAsia="Calibri" w:hAnsi="Arial" w:cs="Arial"/>
          <w:szCs w:val="22"/>
        </w:rPr>
        <w:fldChar w:fldCharType="separate"/>
      </w:r>
      <w:r w:rsidRPr="00F41B6E">
        <w:rPr>
          <w:rFonts w:ascii="Arial" w:eastAsia="Calibri" w:hAnsi="Arial" w:cs="Arial"/>
          <w:szCs w:val="22"/>
        </w:rPr>
        <w:t>(</w:t>
      </w:r>
      <w:bookmarkEnd w:id="2"/>
      <w:r w:rsidRPr="00F41B6E">
        <w:rPr>
          <w:rFonts w:ascii="Arial" w:eastAsia="Calibri" w:hAnsi="Arial" w:cs="Arial"/>
          <w:szCs w:val="22"/>
        </w:rPr>
        <w:t>Kurup and Kumar, 1993)</w:t>
      </w:r>
      <w:r w:rsidRPr="00F41B6E">
        <w:rPr>
          <w:rFonts w:ascii="Arial" w:eastAsia="Calibri" w:hAnsi="Arial" w:cs="Arial"/>
          <w:szCs w:val="22"/>
        </w:rPr>
        <w:fldChar w:fldCharType="end"/>
      </w:r>
      <w:r w:rsidRPr="00F41B6E">
        <w:rPr>
          <w:rFonts w:ascii="Arial" w:eastAsia="Calibri" w:hAnsi="Arial" w:cs="Arial"/>
          <w:szCs w:val="22"/>
        </w:rPr>
        <w:t xml:space="preserve"> and during other months move across the forest to look for fruiting trees. </w:t>
      </w:r>
    </w:p>
    <w:p w14:paraId="7541EFD4" w14:textId="3D6F8BD1" w:rsidR="00790ADA" w:rsidRPr="009C083B" w:rsidRDefault="00F41B6E" w:rsidP="009C083B">
      <w:pPr>
        <w:pStyle w:val="Body"/>
        <w:rPr>
          <w:rFonts w:ascii="Arial" w:eastAsia="Calibri" w:hAnsi="Arial" w:cs="Arial"/>
          <w:szCs w:val="22"/>
        </w:rPr>
      </w:pPr>
      <w:r w:rsidRPr="00F41B6E">
        <w:rPr>
          <w:rFonts w:ascii="Arial" w:eastAsia="Calibri" w:hAnsi="Arial" w:cs="Arial"/>
          <w:szCs w:val="22"/>
        </w:rPr>
        <w:t xml:space="preserve">Meanwhile, determining the diet nutrient composition which influence  macaque food choice,  can provide an important insight into the feeding strategy and is crucial to understand their behavioural responses to environmental changes </w:t>
      </w:r>
      <w:bookmarkStart w:id="3" w:name="_Hlk121683169"/>
      <w:r w:rsidRPr="00F41B6E">
        <w:rPr>
          <w:rFonts w:ascii="Arial" w:eastAsia="Calibri" w:hAnsi="Arial" w:cs="Arial"/>
          <w:szCs w:val="22"/>
        </w:rPr>
        <w:fldChar w:fldCharType="begin"/>
      </w:r>
      <w:r w:rsidRPr="00F41B6E">
        <w:rPr>
          <w:rFonts w:ascii="Arial" w:eastAsia="Calibri" w:hAnsi="Arial" w:cs="Arial"/>
          <w:szCs w:val="22"/>
        </w:rPr>
        <w:instrText>ADDIN CSL_CITATION {"citationItems":[{"id":"ITEM-1","itemData":{"ISBN":"0226015955","author":[{"dropping-particle":"","family":"Altmann","given":"Stuart A","non-dropping-particle":"","parse-names":false,"suffix":""}],"id":"ITEM-1","issued":{"date-parts":[["1998"]]},"publisher":"University of Chicago Press","title":"Foraging for survival: yearling baboons in Africa","type":"book"},"uris":["http://www.mendeley.com/documents/?uuid=c325586f-4770-4ced-8bc4-b4d57ad580ae"]}],"mendeley":{"formattedCitation":"(Altmann 1998)","plainTextFormattedCitation":"(Altmann 1998)","previouslyFormattedCitation":"(Altmann 1998)"},"properties":{"noteIndex":0},"schema":"https://github.com/citation-style-language/schema/raw/master/csl-citation.json"}</w:instrText>
      </w:r>
      <w:r w:rsidRPr="00F41B6E">
        <w:rPr>
          <w:rFonts w:ascii="Arial" w:eastAsia="Calibri" w:hAnsi="Arial" w:cs="Arial"/>
          <w:szCs w:val="22"/>
        </w:rPr>
        <w:fldChar w:fldCharType="separate"/>
      </w:r>
      <w:r w:rsidRPr="00F41B6E">
        <w:rPr>
          <w:rFonts w:ascii="Arial" w:eastAsia="Calibri" w:hAnsi="Arial" w:cs="Arial"/>
          <w:szCs w:val="22"/>
        </w:rPr>
        <w:t>(Altmann, 1974)</w:t>
      </w:r>
      <w:r w:rsidRPr="00F41B6E">
        <w:rPr>
          <w:rFonts w:ascii="Arial" w:eastAsia="Calibri" w:hAnsi="Arial" w:cs="Arial"/>
          <w:szCs w:val="22"/>
        </w:rPr>
        <w:fldChar w:fldCharType="end"/>
      </w:r>
      <w:bookmarkEnd w:id="3"/>
      <w:r w:rsidRPr="00F41B6E">
        <w:rPr>
          <w:rFonts w:ascii="Arial" w:eastAsia="Calibri" w:hAnsi="Arial" w:cs="Arial"/>
          <w:szCs w:val="22"/>
        </w:rPr>
        <w:t xml:space="preserve">. Though Lion-tailed macaques are considered endangered, comprehensive information on the </w:t>
      </w:r>
      <w:r w:rsidR="009C083B" w:rsidRPr="00F41B6E">
        <w:rPr>
          <w:rFonts w:ascii="Arial" w:eastAsia="Calibri" w:hAnsi="Arial" w:cs="Arial"/>
          <w:szCs w:val="22"/>
        </w:rPr>
        <w:t>behavior</w:t>
      </w:r>
      <w:r w:rsidRPr="00F41B6E">
        <w:rPr>
          <w:rFonts w:ascii="Arial" w:eastAsia="Calibri" w:hAnsi="Arial" w:cs="Arial"/>
          <w:szCs w:val="22"/>
        </w:rPr>
        <w:t xml:space="preserve"> pattern of macaques in free range and captive populations and quality of food consumed, is not readily available.  </w:t>
      </w:r>
    </w:p>
    <w:p w14:paraId="2CB4E633" w14:textId="09D407FC" w:rsidR="00790ADA" w:rsidRPr="00FB3A86" w:rsidRDefault="00902823" w:rsidP="009C083B">
      <w:pPr>
        <w:pStyle w:val="AbstHead"/>
        <w:rPr>
          <w:rFonts w:ascii="Arial" w:hAnsi="Arial" w:cs="Arial"/>
        </w:rPr>
      </w:pPr>
      <w:r>
        <w:rPr>
          <w:rFonts w:ascii="Arial" w:hAnsi="Arial" w:cs="Arial"/>
        </w:rPr>
        <w:t xml:space="preserve">2. </w:t>
      </w:r>
      <w:r w:rsidR="009C083B" w:rsidRPr="009C083B">
        <w:rPr>
          <w:rFonts w:ascii="Arial" w:hAnsi="Arial" w:cs="Arial"/>
        </w:rPr>
        <w:t>MORPHOLOGICAL FEATURES OF LION-TAILED MACAQUE</w:t>
      </w:r>
    </w:p>
    <w:p w14:paraId="345BDB7F" w14:textId="52661055" w:rsidR="00F41B6E" w:rsidRDefault="00F41B6E" w:rsidP="00F41B6E">
      <w:pPr>
        <w:pStyle w:val="Body"/>
        <w:rPr>
          <w:rFonts w:ascii="Arial" w:eastAsia="Calibri" w:hAnsi="Arial" w:cs="Arial"/>
          <w:szCs w:val="22"/>
        </w:rPr>
      </w:pPr>
      <w:r w:rsidRPr="00F41B6E">
        <w:rPr>
          <w:rFonts w:ascii="Arial" w:eastAsia="Calibri" w:hAnsi="Arial" w:cs="Arial"/>
          <w:szCs w:val="22"/>
        </w:rPr>
        <w:t xml:space="preserve">The macaque belonging to Animalia Kingdom, in Chordate phylum, comes under mammalian class and belongs to </w:t>
      </w:r>
      <w:r w:rsidR="009C083B" w:rsidRPr="00F41B6E">
        <w:rPr>
          <w:rFonts w:ascii="Arial" w:eastAsia="Calibri" w:hAnsi="Arial" w:cs="Arial"/>
          <w:szCs w:val="22"/>
        </w:rPr>
        <w:t>primate’s</w:t>
      </w:r>
      <w:r w:rsidRPr="00F41B6E">
        <w:rPr>
          <w:rFonts w:ascii="Arial" w:eastAsia="Calibri" w:hAnsi="Arial" w:cs="Arial"/>
          <w:szCs w:val="22"/>
        </w:rPr>
        <w:t xml:space="preserve"> order family Cercopithecidae. Lion-tailed Macaque (LTM) comes under genus </w:t>
      </w:r>
      <w:r w:rsidRPr="00F41B6E">
        <w:rPr>
          <w:rFonts w:ascii="Arial" w:eastAsia="Calibri" w:hAnsi="Arial" w:cs="Arial"/>
          <w:i/>
          <w:iCs/>
          <w:szCs w:val="22"/>
        </w:rPr>
        <w:t xml:space="preserve">Macaca </w:t>
      </w:r>
      <w:r w:rsidRPr="00F41B6E">
        <w:rPr>
          <w:rFonts w:ascii="Arial" w:eastAsia="Calibri" w:hAnsi="Arial" w:cs="Arial"/>
          <w:szCs w:val="22"/>
        </w:rPr>
        <w:t xml:space="preserve">and species </w:t>
      </w:r>
      <w:r w:rsidRPr="00F41B6E">
        <w:rPr>
          <w:rFonts w:ascii="Arial" w:eastAsia="Calibri" w:hAnsi="Arial" w:cs="Arial"/>
          <w:i/>
          <w:iCs/>
          <w:szCs w:val="22"/>
        </w:rPr>
        <w:t>silenus</w:t>
      </w:r>
      <w:r w:rsidRPr="00F41B6E">
        <w:rPr>
          <w:rFonts w:ascii="Arial" w:eastAsia="Calibri" w:hAnsi="Arial" w:cs="Arial"/>
          <w:szCs w:val="22"/>
        </w:rPr>
        <w:t>. This species shows many distinctive features that distinguish it from other macaques, most notably the dark black fur and the main silvery mane, both sexes have a prominent silvery mane. It first appears in infants from 3 to 5 months of age (</w:t>
      </w:r>
      <w:bookmarkStart w:id="4" w:name="_Hlk121683201"/>
      <w:r w:rsidRPr="00F41B6E">
        <w:rPr>
          <w:rFonts w:ascii="Arial" w:eastAsia="Calibri" w:hAnsi="Arial" w:cs="Arial"/>
          <w:szCs w:val="22"/>
        </w:rPr>
        <w:t>Lindburg and Harvey, 1996</w:t>
      </w:r>
      <w:bookmarkEnd w:id="4"/>
      <w:r w:rsidRPr="00F41B6E">
        <w:rPr>
          <w:rFonts w:ascii="Arial" w:eastAsia="Calibri" w:hAnsi="Arial" w:cs="Arial"/>
          <w:szCs w:val="22"/>
        </w:rPr>
        <w:t>).</w:t>
      </w:r>
    </w:p>
    <w:p w14:paraId="7AE61FF4" w14:textId="5F7C086B" w:rsidR="00F41B6E" w:rsidRPr="00F41B6E" w:rsidRDefault="00F41B6E" w:rsidP="00F41B6E">
      <w:pPr>
        <w:pStyle w:val="Body"/>
        <w:rPr>
          <w:rFonts w:ascii="Arial" w:eastAsia="Calibri" w:hAnsi="Arial" w:cs="Arial"/>
          <w:szCs w:val="22"/>
        </w:rPr>
      </w:pPr>
      <w:r w:rsidRPr="00F41B6E">
        <w:rPr>
          <w:rFonts w:ascii="Arial" w:eastAsia="Calibri" w:hAnsi="Arial" w:cs="Arial"/>
          <w:szCs w:val="22"/>
        </w:rPr>
        <w:t>The small Lion-tailed macaques weigh an average of 8.9 kg for males and 6.1 kg for females (</w:t>
      </w:r>
      <w:bookmarkStart w:id="5" w:name="_Hlk121683212"/>
      <w:r w:rsidRPr="00F41B6E">
        <w:rPr>
          <w:rFonts w:ascii="Arial" w:eastAsia="Calibri" w:hAnsi="Arial" w:cs="Arial"/>
          <w:szCs w:val="22"/>
        </w:rPr>
        <w:t xml:space="preserve">Harvey </w:t>
      </w:r>
      <w:r w:rsidRPr="00F41B6E">
        <w:rPr>
          <w:rFonts w:ascii="Arial" w:eastAsia="Calibri" w:hAnsi="Arial" w:cs="Arial"/>
          <w:i/>
          <w:szCs w:val="22"/>
        </w:rPr>
        <w:t>et al</w:t>
      </w:r>
      <w:r w:rsidRPr="00F41B6E">
        <w:rPr>
          <w:rFonts w:ascii="Arial" w:eastAsia="Calibri" w:hAnsi="Arial" w:cs="Arial"/>
          <w:szCs w:val="22"/>
        </w:rPr>
        <w:t>., 1991</w:t>
      </w:r>
      <w:bookmarkEnd w:id="5"/>
      <w:r w:rsidRPr="00F41B6E">
        <w:rPr>
          <w:rFonts w:ascii="Arial" w:eastAsia="Calibri" w:hAnsi="Arial" w:cs="Arial"/>
          <w:szCs w:val="22"/>
        </w:rPr>
        <w:t>) and body length between the heads of males and females is 510–610 mm and 460 mm, respectively (</w:t>
      </w:r>
      <w:bookmarkStart w:id="6" w:name="_Hlk121683221"/>
      <w:r w:rsidRPr="00F41B6E">
        <w:rPr>
          <w:rFonts w:ascii="Arial" w:eastAsia="Calibri" w:hAnsi="Arial" w:cs="Arial"/>
          <w:szCs w:val="22"/>
        </w:rPr>
        <w:t>Fa, 1989</w:t>
      </w:r>
      <w:bookmarkEnd w:id="6"/>
      <w:r w:rsidRPr="00F41B6E">
        <w:rPr>
          <w:rFonts w:ascii="Arial" w:eastAsia="Calibri" w:hAnsi="Arial" w:cs="Arial"/>
          <w:szCs w:val="22"/>
        </w:rPr>
        <w:t>). The tail lengths of males and females are 254-386 mm and 254-370 mm, respectively (</w:t>
      </w:r>
      <w:bookmarkStart w:id="7" w:name="_Hlk121683234"/>
      <w:r w:rsidRPr="00F41B6E">
        <w:rPr>
          <w:rFonts w:ascii="Arial" w:eastAsia="Calibri" w:hAnsi="Arial" w:cs="Arial"/>
          <w:szCs w:val="22"/>
        </w:rPr>
        <w:t xml:space="preserve">Kaumanns </w:t>
      </w:r>
      <w:r w:rsidRPr="00F41B6E">
        <w:rPr>
          <w:rFonts w:ascii="Arial" w:eastAsia="Calibri" w:hAnsi="Arial" w:cs="Arial"/>
          <w:i/>
          <w:szCs w:val="22"/>
        </w:rPr>
        <w:t>et al</w:t>
      </w:r>
      <w:r w:rsidRPr="00F41B6E">
        <w:rPr>
          <w:rFonts w:ascii="Arial" w:eastAsia="Calibri" w:hAnsi="Arial" w:cs="Arial"/>
          <w:szCs w:val="22"/>
        </w:rPr>
        <w:t>., 2006</w:t>
      </w:r>
      <w:bookmarkEnd w:id="7"/>
      <w:r w:rsidRPr="00F41B6E">
        <w:rPr>
          <w:rFonts w:ascii="Arial" w:eastAsia="Calibri" w:hAnsi="Arial" w:cs="Arial"/>
          <w:szCs w:val="22"/>
        </w:rPr>
        <w:t>).</w:t>
      </w:r>
    </w:p>
    <w:p w14:paraId="6964DF3B" w14:textId="267746C6" w:rsidR="00F41B6E" w:rsidRPr="00F41B6E" w:rsidRDefault="00F41B6E" w:rsidP="00F41B6E">
      <w:pPr>
        <w:pStyle w:val="Body"/>
        <w:spacing w:after="0"/>
        <w:rPr>
          <w:rFonts w:ascii="Arial" w:eastAsia="Calibri" w:hAnsi="Arial" w:cs="Arial"/>
          <w:szCs w:val="22"/>
        </w:rPr>
      </w:pPr>
      <w:bookmarkStart w:id="8" w:name="_Hlk121683246"/>
      <w:r w:rsidRPr="00F41B6E">
        <w:rPr>
          <w:rFonts w:ascii="Arial" w:eastAsia="Calibri" w:hAnsi="Arial" w:cs="Arial"/>
          <w:szCs w:val="22"/>
        </w:rPr>
        <w:t xml:space="preserve">Devagiri </w:t>
      </w:r>
      <w:r w:rsidRPr="00F41B6E">
        <w:rPr>
          <w:rFonts w:ascii="Arial" w:eastAsia="Calibri" w:hAnsi="Arial" w:cs="Arial"/>
          <w:i/>
          <w:szCs w:val="22"/>
        </w:rPr>
        <w:t>et al</w:t>
      </w:r>
      <w:r w:rsidRPr="00F41B6E">
        <w:rPr>
          <w:rFonts w:ascii="Arial" w:eastAsia="Calibri" w:hAnsi="Arial" w:cs="Arial"/>
          <w:szCs w:val="22"/>
        </w:rPr>
        <w:t>. (2014)</w:t>
      </w:r>
      <w:bookmarkEnd w:id="8"/>
      <w:r w:rsidRPr="00F41B6E">
        <w:rPr>
          <w:rFonts w:ascii="Arial" w:eastAsia="Calibri" w:hAnsi="Arial" w:cs="Arial"/>
          <w:szCs w:val="22"/>
        </w:rPr>
        <w:t xml:space="preserve"> described that </w:t>
      </w:r>
      <w:r w:rsidR="0041467E">
        <w:rPr>
          <w:rFonts w:ascii="Arial" w:eastAsia="Calibri" w:hAnsi="Arial" w:cs="Arial"/>
          <w:szCs w:val="22"/>
        </w:rPr>
        <w:t>“</w:t>
      </w:r>
      <w:r w:rsidRPr="00F41B6E">
        <w:rPr>
          <w:rFonts w:ascii="Arial" w:eastAsia="Calibri" w:hAnsi="Arial" w:cs="Arial"/>
          <w:szCs w:val="22"/>
        </w:rPr>
        <w:t xml:space="preserve">an adult generally appears as a medium-sized macaque, having glossy black pelage, brownish grey to grayish white facial rough and a tufted tail. Males are larger in size and the tail-tuft more developed than that of females. Body weight of male and female varies from 6.75 kg and 2.28 kg, respectively. Head appears as crown blackish, frontal hairs directed backwards with hairs on vertex radiating to form a whorl. Face blackish massive ruff on either side of head, meeting below the chin, brownish to grayish white in </w:t>
      </w:r>
      <w:r w:rsidR="009C083B" w:rsidRPr="00F41B6E">
        <w:rPr>
          <w:rFonts w:ascii="Arial" w:eastAsia="Calibri" w:hAnsi="Arial" w:cs="Arial"/>
          <w:szCs w:val="22"/>
        </w:rPr>
        <w:t>color</w:t>
      </w:r>
      <w:r w:rsidRPr="00F41B6E">
        <w:rPr>
          <w:rFonts w:ascii="Arial" w:eastAsia="Calibri" w:hAnsi="Arial" w:cs="Arial"/>
          <w:szCs w:val="22"/>
        </w:rPr>
        <w:t xml:space="preserve"> and lips black. The newborn has pale pink skin with brown hairs, after a month, the skin darkens to pale brown and hairs to black</w:t>
      </w:r>
      <w:r w:rsidR="0041467E">
        <w:rPr>
          <w:rFonts w:ascii="Arial" w:eastAsia="Calibri" w:hAnsi="Arial" w:cs="Arial"/>
          <w:szCs w:val="22"/>
        </w:rPr>
        <w:t>”</w:t>
      </w:r>
      <w:r w:rsidRPr="00F41B6E">
        <w:rPr>
          <w:rFonts w:ascii="Arial" w:eastAsia="Calibri" w:hAnsi="Arial" w:cs="Arial"/>
          <w:szCs w:val="22"/>
        </w:rPr>
        <w:t>.</w:t>
      </w:r>
    </w:p>
    <w:p w14:paraId="36B2015A" w14:textId="77777777" w:rsidR="00790ADA" w:rsidRPr="00FB3A86" w:rsidRDefault="00790ADA" w:rsidP="00441B6F">
      <w:pPr>
        <w:pStyle w:val="Body"/>
        <w:spacing w:after="0"/>
        <w:rPr>
          <w:rFonts w:ascii="Arial" w:hAnsi="Arial" w:cs="Arial"/>
        </w:rPr>
      </w:pPr>
    </w:p>
    <w:p w14:paraId="75613E2F" w14:textId="6D9630C3" w:rsidR="00790ADA" w:rsidRPr="005C2F1F" w:rsidRDefault="00000F8F" w:rsidP="005C2F1F">
      <w:pPr>
        <w:pStyle w:val="Head1"/>
        <w:jc w:val="both"/>
        <w:rPr>
          <w:rFonts w:ascii="Arial" w:hAnsi="Arial" w:cs="Arial"/>
          <w:bCs/>
        </w:rPr>
      </w:pPr>
      <w:r>
        <w:rPr>
          <w:rFonts w:ascii="Arial" w:hAnsi="Arial" w:cs="Arial"/>
        </w:rPr>
        <w:t>3</w:t>
      </w:r>
      <w:r w:rsidR="00902823">
        <w:rPr>
          <w:rFonts w:ascii="Arial" w:hAnsi="Arial" w:cs="Arial"/>
        </w:rPr>
        <w:t xml:space="preserve">. </w:t>
      </w:r>
      <w:r w:rsidR="005C2F1F" w:rsidRPr="005C2F1F">
        <w:rPr>
          <w:rFonts w:ascii="Arial" w:hAnsi="Arial" w:cs="Arial"/>
          <w:bCs/>
        </w:rPr>
        <w:t>LION-TAILED MACAQUE HABITAT</w:t>
      </w:r>
    </w:p>
    <w:p w14:paraId="10C83581" w14:textId="0384F7DA" w:rsidR="005C2F1F" w:rsidRDefault="0041467E" w:rsidP="005C2F1F">
      <w:pPr>
        <w:pStyle w:val="Body"/>
        <w:rPr>
          <w:rFonts w:ascii="Arial" w:hAnsi="Arial" w:cs="Arial"/>
        </w:rPr>
      </w:pPr>
      <w:r>
        <w:rPr>
          <w:rFonts w:ascii="Arial" w:hAnsi="Arial" w:cs="Arial"/>
        </w:rPr>
        <w:t>“</w:t>
      </w:r>
      <w:r w:rsidR="005C2F1F" w:rsidRPr="005C2F1F">
        <w:rPr>
          <w:rFonts w:ascii="Arial" w:hAnsi="Arial" w:cs="Arial"/>
        </w:rPr>
        <w:t xml:space="preserve">The Western Ghats is a continuous mountain chain parallel to the western coast of India traversing six states Gujarat, Maharashtra, Goa, Karnataka, Kerala and Tamil Nadu. The complex topography and climatic conditions help in the presence of abundance fauna and flora in this region. At least 325 globally threatened species are present in the Western </w:t>
      </w:r>
      <w:r w:rsidR="005C2F1F" w:rsidRPr="005C2F1F">
        <w:rPr>
          <w:rFonts w:ascii="Arial" w:hAnsi="Arial" w:cs="Arial"/>
        </w:rPr>
        <w:lastRenderedPageBreak/>
        <w:t>Ghats region and many species of plants and animals are yet to be discovered</w:t>
      </w:r>
      <w:r>
        <w:rPr>
          <w:rFonts w:ascii="Arial" w:hAnsi="Arial" w:cs="Arial"/>
        </w:rPr>
        <w:t>”</w:t>
      </w:r>
      <w:r w:rsidR="005C2F1F" w:rsidRPr="005C2F1F">
        <w:rPr>
          <w:rFonts w:ascii="Arial" w:hAnsi="Arial" w:cs="Arial"/>
        </w:rPr>
        <w:t xml:space="preserve"> (Molur </w:t>
      </w:r>
      <w:r w:rsidR="005C2F1F" w:rsidRPr="005C2F1F">
        <w:rPr>
          <w:rFonts w:ascii="Arial" w:hAnsi="Arial" w:cs="Arial"/>
          <w:i/>
          <w:iCs/>
        </w:rPr>
        <w:t xml:space="preserve">et al., </w:t>
      </w:r>
      <w:r w:rsidR="005C2F1F" w:rsidRPr="005C2F1F">
        <w:rPr>
          <w:rFonts w:ascii="Arial" w:hAnsi="Arial" w:cs="Arial"/>
        </w:rPr>
        <w:t>2003).</w:t>
      </w:r>
    </w:p>
    <w:p w14:paraId="34B45124" w14:textId="63915381" w:rsidR="005C2F1F" w:rsidRPr="005C2F1F" w:rsidRDefault="0041467E" w:rsidP="005C2F1F">
      <w:pPr>
        <w:pStyle w:val="Body"/>
        <w:rPr>
          <w:rFonts w:ascii="Arial" w:hAnsi="Arial" w:cs="Arial"/>
        </w:rPr>
      </w:pPr>
      <w:r>
        <w:rPr>
          <w:rFonts w:ascii="Arial" w:hAnsi="Arial" w:cs="Arial"/>
        </w:rPr>
        <w:t>“</w:t>
      </w:r>
      <w:r w:rsidR="005C2F1F" w:rsidRPr="005C2F1F">
        <w:rPr>
          <w:rFonts w:ascii="Arial" w:hAnsi="Arial" w:cs="Arial"/>
        </w:rPr>
        <w:t>Lion-tailed macaques (</w:t>
      </w:r>
      <w:r w:rsidR="005C2F1F" w:rsidRPr="005C2F1F">
        <w:rPr>
          <w:rFonts w:ascii="Arial" w:hAnsi="Arial" w:cs="Arial"/>
          <w:i/>
          <w:iCs/>
        </w:rPr>
        <w:t>Macaca silenus</w:t>
      </w:r>
      <w:r w:rsidR="005C2F1F" w:rsidRPr="005C2F1F">
        <w:rPr>
          <w:rFonts w:ascii="Arial" w:hAnsi="Arial" w:cs="Arial"/>
          <w:iCs/>
        </w:rPr>
        <w:t>)</w:t>
      </w:r>
      <w:r w:rsidR="005C2F1F" w:rsidRPr="005C2F1F">
        <w:rPr>
          <w:rFonts w:ascii="Arial" w:hAnsi="Arial" w:cs="Arial"/>
        </w:rPr>
        <w:t xml:space="preserve"> habitat distribution is endemic to geographical area of less than 2,500 km² in western Ghats, India. It extends from a few kilometers north of the Sharavati River (14°N) in Karnataka</w:t>
      </w:r>
      <w:r>
        <w:rPr>
          <w:rFonts w:ascii="Arial" w:hAnsi="Arial" w:cs="Arial"/>
        </w:rPr>
        <w:t>”</w:t>
      </w:r>
      <w:r w:rsidR="005C2F1F" w:rsidRPr="005C2F1F">
        <w:rPr>
          <w:rFonts w:ascii="Arial" w:hAnsi="Arial" w:cs="Arial"/>
        </w:rPr>
        <w:t xml:space="preserve"> (</w:t>
      </w:r>
      <w:bookmarkStart w:id="9" w:name="_Hlk121683261"/>
      <w:r w:rsidR="005C2F1F" w:rsidRPr="005C2F1F">
        <w:rPr>
          <w:rFonts w:ascii="Arial" w:hAnsi="Arial" w:cs="Arial"/>
        </w:rPr>
        <w:t>Karanth, 1985; Kumara and Singh, 2004</w:t>
      </w:r>
      <w:bookmarkEnd w:id="9"/>
      <w:r w:rsidR="005C2F1F" w:rsidRPr="005C2F1F">
        <w:rPr>
          <w:rFonts w:ascii="Arial" w:hAnsi="Arial" w:cs="Arial"/>
        </w:rPr>
        <w:t>) to the Agasthya</w:t>
      </w:r>
      <w:r w:rsidR="005C2F1F" w:rsidRPr="005C2F1F">
        <w:rPr>
          <w:rFonts w:ascii="Arial" w:hAnsi="Arial" w:cs="Arial"/>
        </w:rPr>
        <w:softHyphen/>
        <w:t>malai hills (8°N) at the southern tip of the Western Ghats (</w:t>
      </w:r>
      <w:bookmarkStart w:id="10" w:name="_Hlk121683278"/>
      <w:r w:rsidR="005C2F1F" w:rsidRPr="005C2F1F">
        <w:rPr>
          <w:rFonts w:ascii="Arial" w:hAnsi="Arial" w:cs="Arial"/>
        </w:rPr>
        <w:t>Green and Minkowski, 1977</w:t>
      </w:r>
      <w:bookmarkEnd w:id="10"/>
      <w:r w:rsidR="005C2F1F" w:rsidRPr="005C2F1F">
        <w:rPr>
          <w:rFonts w:ascii="Arial" w:hAnsi="Arial" w:cs="Arial"/>
        </w:rPr>
        <w:t xml:space="preserve">). </w:t>
      </w:r>
      <w:r>
        <w:rPr>
          <w:rFonts w:ascii="Arial" w:hAnsi="Arial" w:cs="Arial"/>
        </w:rPr>
        <w:t>“</w:t>
      </w:r>
      <w:r w:rsidR="005C2F1F" w:rsidRPr="005C2F1F">
        <w:rPr>
          <w:rFonts w:ascii="Arial" w:hAnsi="Arial" w:cs="Arial"/>
        </w:rPr>
        <w:t>The Western Ghats are geologically split into two parts, separated by a 40 km-long gap near Palghat in the state of Kerala; this gap naturally divides the northern and southern populations of the Lion-tailed macaque. Even within these two large ranges, the rain forest has become fragmented due to the development of commercial plantations and the construction of water reservoirs in the hills for irrigation and power generation. As a result, the Lion-tailed macaque groups inhabiting these forest fragments have become small breeding populations</w:t>
      </w:r>
      <w:r>
        <w:rPr>
          <w:rFonts w:ascii="Arial" w:hAnsi="Arial" w:cs="Arial"/>
        </w:rPr>
        <w:t>”</w:t>
      </w:r>
      <w:r w:rsidR="005C2F1F" w:rsidRPr="005C2F1F">
        <w:rPr>
          <w:rFonts w:ascii="Arial" w:hAnsi="Arial" w:cs="Arial"/>
        </w:rPr>
        <w:t xml:space="preserve"> </w:t>
      </w:r>
      <w:bookmarkStart w:id="11" w:name="_Hlk121683312"/>
      <w:r w:rsidR="005C2F1F" w:rsidRPr="005C2F1F">
        <w:rPr>
          <w:rFonts w:ascii="Arial" w:hAnsi="Arial" w:cs="Arial"/>
        </w:rPr>
        <w:t xml:space="preserve">(Singh </w:t>
      </w:r>
      <w:r w:rsidR="005C2F1F" w:rsidRPr="005C2F1F">
        <w:rPr>
          <w:rFonts w:ascii="Arial" w:hAnsi="Arial" w:cs="Arial"/>
          <w:i/>
        </w:rPr>
        <w:t>et al</w:t>
      </w:r>
      <w:r w:rsidR="005C2F1F" w:rsidRPr="005C2F1F">
        <w:rPr>
          <w:rFonts w:ascii="Arial" w:hAnsi="Arial" w:cs="Arial"/>
        </w:rPr>
        <w:t xml:space="preserve">., 2001). </w:t>
      </w:r>
      <w:bookmarkStart w:id="12" w:name="_Hlk121683327"/>
      <w:bookmarkEnd w:id="11"/>
      <w:r w:rsidR="005C2F1F" w:rsidRPr="005C2F1F">
        <w:rPr>
          <w:rFonts w:ascii="Arial" w:hAnsi="Arial" w:cs="Arial"/>
        </w:rPr>
        <w:t xml:space="preserve">Joseph and Ramachandran (1998) </w:t>
      </w:r>
      <w:bookmarkEnd w:id="12"/>
      <w:r w:rsidR="005C2F1F" w:rsidRPr="005C2F1F">
        <w:rPr>
          <w:rFonts w:ascii="Arial" w:hAnsi="Arial" w:cs="Arial"/>
        </w:rPr>
        <w:t xml:space="preserve">mentioned that 14 groups of Lion-tailed macaques were encountered in Silent Valley National Park in the state of Kerala. </w:t>
      </w:r>
    </w:p>
    <w:p w14:paraId="02B1796C" w14:textId="5ACACCFF" w:rsidR="005C2F1F" w:rsidRDefault="0041467E" w:rsidP="005C2F1F">
      <w:pPr>
        <w:pStyle w:val="Body"/>
        <w:spacing w:after="0"/>
        <w:rPr>
          <w:rFonts w:ascii="Arial" w:hAnsi="Arial" w:cs="Arial"/>
        </w:rPr>
      </w:pPr>
      <w:r>
        <w:rPr>
          <w:rFonts w:ascii="Arial" w:hAnsi="Arial" w:cs="Arial"/>
        </w:rPr>
        <w:t>“</w:t>
      </w:r>
      <w:r w:rsidR="005C2F1F" w:rsidRPr="005C2F1F">
        <w:rPr>
          <w:rFonts w:ascii="Arial" w:hAnsi="Arial" w:cs="Arial"/>
        </w:rPr>
        <w:t xml:space="preserve">During the period of 1990 to </w:t>
      </w:r>
      <w:bookmarkStart w:id="13" w:name="_Hlk121683336"/>
      <w:r w:rsidR="005C2F1F" w:rsidRPr="005C2F1F">
        <w:rPr>
          <w:rFonts w:ascii="Arial" w:hAnsi="Arial" w:cs="Arial"/>
        </w:rPr>
        <w:t xml:space="preserve">2000, Singh </w:t>
      </w:r>
      <w:r w:rsidR="005C2F1F" w:rsidRPr="005C2F1F">
        <w:rPr>
          <w:rFonts w:ascii="Arial" w:hAnsi="Arial" w:cs="Arial"/>
          <w:i/>
        </w:rPr>
        <w:t>et al</w:t>
      </w:r>
      <w:r w:rsidR="005C2F1F" w:rsidRPr="005C2F1F">
        <w:rPr>
          <w:rFonts w:ascii="Arial" w:hAnsi="Arial" w:cs="Arial"/>
        </w:rPr>
        <w:t xml:space="preserve">. (2001) </w:t>
      </w:r>
      <w:bookmarkEnd w:id="13"/>
      <w:r w:rsidR="005C2F1F" w:rsidRPr="005C2F1F">
        <w:rPr>
          <w:rFonts w:ascii="Arial" w:hAnsi="Arial" w:cs="Arial"/>
        </w:rPr>
        <w:t>compared the deterioration of Lion-tailed macaque habitat in Puthuthotam estate, Annaimalai hills in Tamil Nadu was compared and macaque’s adoptability in habitat changes,</w:t>
      </w:r>
      <w:r w:rsidR="005C2F1F" w:rsidRPr="005C2F1F">
        <w:rPr>
          <w:rFonts w:ascii="Arial" w:hAnsi="Arial" w:cs="Arial"/>
          <w:lang w:val="en-GB"/>
        </w:rPr>
        <w:t xml:space="preserve"> demographic pattern, ranging, feeding and other parameters in Puthuthotam coffee/tea estate and mentioned that macaques were on the ground </w:t>
      </w:r>
      <w:r w:rsidR="005C2F1F" w:rsidRPr="005C2F1F">
        <w:rPr>
          <w:rFonts w:ascii="Arial" w:hAnsi="Arial" w:cs="Arial"/>
        </w:rPr>
        <w:t xml:space="preserve">(27.27 per cent of days) and </w:t>
      </w:r>
      <w:r w:rsidR="005C2F1F" w:rsidRPr="005C2F1F">
        <w:rPr>
          <w:rFonts w:ascii="Arial" w:hAnsi="Arial" w:cs="Arial"/>
          <w:lang w:val="en-GB"/>
        </w:rPr>
        <w:t>not tea plantation</w:t>
      </w:r>
      <w:r w:rsidR="005C2F1F" w:rsidRPr="005C2F1F">
        <w:rPr>
          <w:rFonts w:ascii="Arial" w:hAnsi="Arial" w:cs="Arial"/>
        </w:rPr>
        <w:t xml:space="preserve"> for foraging. The Anaimalai Hills lie between 10</w:t>
      </w:r>
      <w:r w:rsidR="005C2F1F" w:rsidRPr="005C2F1F">
        <w:rPr>
          <w:rFonts w:ascii="Arial" w:hAnsi="Arial" w:cs="Arial"/>
          <w:vertAlign w:val="superscript"/>
        </w:rPr>
        <w:t>0</w:t>
      </w:r>
      <w:r w:rsidR="005C2F1F" w:rsidRPr="005C2F1F">
        <w:rPr>
          <w:rFonts w:ascii="Arial" w:hAnsi="Arial" w:cs="Arial"/>
        </w:rPr>
        <w:t>13’08’’ and 10</w:t>
      </w:r>
      <w:r w:rsidR="005C2F1F" w:rsidRPr="005C2F1F">
        <w:rPr>
          <w:rFonts w:ascii="Arial" w:hAnsi="Arial" w:cs="Arial"/>
          <w:vertAlign w:val="superscript"/>
        </w:rPr>
        <w:t>0</w:t>
      </w:r>
      <w:r w:rsidR="005C2F1F" w:rsidRPr="005C2F1F">
        <w:rPr>
          <w:rFonts w:ascii="Arial" w:hAnsi="Arial" w:cs="Arial"/>
        </w:rPr>
        <w:t>33’27” N and 76</w:t>
      </w:r>
      <w:r w:rsidR="005C2F1F" w:rsidRPr="005C2F1F">
        <w:rPr>
          <w:rFonts w:ascii="Arial" w:hAnsi="Arial" w:cs="Arial"/>
          <w:vertAlign w:val="superscript"/>
        </w:rPr>
        <w:t>o</w:t>
      </w:r>
      <w:r w:rsidR="005C2F1F" w:rsidRPr="005C2F1F">
        <w:rPr>
          <w:rFonts w:ascii="Arial" w:hAnsi="Arial" w:cs="Arial"/>
        </w:rPr>
        <w:t>49’02” and 77</w:t>
      </w:r>
      <w:r w:rsidR="005C2F1F" w:rsidRPr="005C2F1F">
        <w:rPr>
          <w:rFonts w:ascii="Arial" w:hAnsi="Arial" w:cs="Arial"/>
          <w:vertAlign w:val="superscript"/>
        </w:rPr>
        <w:t>o</w:t>
      </w:r>
      <w:r w:rsidR="005C2F1F" w:rsidRPr="005C2F1F">
        <w:rPr>
          <w:rFonts w:ascii="Arial" w:hAnsi="Arial" w:cs="Arial"/>
        </w:rPr>
        <w:t>21’07’’ E in the Western Ghats in the state of Tamil Nadu. A large part of these hills (958 km</w:t>
      </w:r>
      <w:r w:rsidR="005C2F1F" w:rsidRPr="005C2F1F">
        <w:rPr>
          <w:rFonts w:ascii="Arial" w:hAnsi="Arial" w:cs="Arial"/>
          <w:vertAlign w:val="superscript"/>
        </w:rPr>
        <w:t>2</w:t>
      </w:r>
      <w:r w:rsidR="005C2F1F" w:rsidRPr="005C2F1F">
        <w:rPr>
          <w:rFonts w:ascii="Arial" w:hAnsi="Arial" w:cs="Arial"/>
        </w:rPr>
        <w:t>) lies in the Indira Gandhi Wildlife Sanctuary and National Park. The remaining area (about 180 km2) is owned by private companies and consists of tea and coffee plantations</w:t>
      </w:r>
      <w:r w:rsidR="005C2F1F" w:rsidRPr="005C2F1F">
        <w:rPr>
          <w:rFonts w:ascii="Arial" w:hAnsi="Arial" w:cs="Arial"/>
          <w:lang w:val="en-IN"/>
        </w:rPr>
        <w:t xml:space="preserve"> and 32</w:t>
      </w:r>
      <w:r w:rsidR="005C2F1F" w:rsidRPr="005C2F1F">
        <w:rPr>
          <w:rFonts w:ascii="Arial" w:hAnsi="Arial" w:cs="Arial"/>
        </w:rPr>
        <w:t xml:space="preserve"> LTM</w:t>
      </w:r>
      <w:r w:rsidR="005C2F1F" w:rsidRPr="005C2F1F">
        <w:rPr>
          <w:rFonts w:ascii="Arial" w:hAnsi="Arial" w:cs="Arial"/>
          <w:lang w:val="en-IN"/>
        </w:rPr>
        <w:t xml:space="preserve"> groups were</w:t>
      </w:r>
      <w:r w:rsidR="005C2F1F" w:rsidRPr="005C2F1F">
        <w:rPr>
          <w:rFonts w:ascii="Arial" w:hAnsi="Arial" w:cs="Arial"/>
        </w:rPr>
        <w:t xml:space="preserve"> restricted to fragmented forests</w:t>
      </w:r>
      <w:r>
        <w:rPr>
          <w:rFonts w:ascii="Arial" w:hAnsi="Arial" w:cs="Arial"/>
        </w:rPr>
        <w:t>”</w:t>
      </w:r>
      <w:r w:rsidR="005C2F1F" w:rsidRPr="005C2F1F">
        <w:rPr>
          <w:rFonts w:ascii="Arial" w:hAnsi="Arial" w:cs="Arial"/>
        </w:rPr>
        <w:t xml:space="preserve"> </w:t>
      </w:r>
      <w:bookmarkStart w:id="14" w:name="_Hlk121683348"/>
      <w:r w:rsidR="005C2F1F" w:rsidRPr="005C2F1F">
        <w:rPr>
          <w:rFonts w:ascii="Arial" w:hAnsi="Arial" w:cs="Arial"/>
        </w:rPr>
        <w:t xml:space="preserve">(Singh </w:t>
      </w:r>
      <w:r w:rsidR="005C2F1F" w:rsidRPr="005C2F1F">
        <w:rPr>
          <w:rFonts w:ascii="Arial" w:hAnsi="Arial" w:cs="Arial"/>
          <w:i/>
          <w:iCs/>
        </w:rPr>
        <w:t>et al</w:t>
      </w:r>
      <w:r w:rsidR="005C2F1F" w:rsidRPr="005C2F1F">
        <w:rPr>
          <w:rFonts w:ascii="Arial" w:hAnsi="Arial" w:cs="Arial"/>
        </w:rPr>
        <w:t xml:space="preserve">., 2002). </w:t>
      </w:r>
      <w:bookmarkEnd w:id="14"/>
      <w:r>
        <w:rPr>
          <w:rFonts w:ascii="Arial" w:hAnsi="Arial" w:cs="Arial"/>
        </w:rPr>
        <w:t>“</w:t>
      </w:r>
      <w:r w:rsidR="005C2F1F" w:rsidRPr="005C2F1F">
        <w:rPr>
          <w:rFonts w:ascii="Arial" w:hAnsi="Arial" w:cs="Arial"/>
        </w:rPr>
        <w:t>Like that, The Kalakad-Mundanthurai Tiger Reserve in southern Tamil Nadu, has about 400 km</w:t>
      </w:r>
      <w:r w:rsidR="005C2F1F" w:rsidRPr="005C2F1F">
        <w:rPr>
          <w:rFonts w:ascii="Arial" w:hAnsi="Arial" w:cs="Arial"/>
          <w:vertAlign w:val="superscript"/>
        </w:rPr>
        <w:t xml:space="preserve">2 </w:t>
      </w:r>
      <w:r w:rsidR="005C2F1F" w:rsidRPr="005C2F1F">
        <w:rPr>
          <w:rFonts w:ascii="Arial" w:hAnsi="Arial" w:cs="Arial"/>
        </w:rPr>
        <w:t>tracts of rainforest, and is believed to have a good population of the LTM species and believed that about 3,500 Lion-tailed macaques survive in 49 sub-popula</w:t>
      </w:r>
      <w:r w:rsidR="005C2F1F" w:rsidRPr="005C2F1F">
        <w:rPr>
          <w:rFonts w:ascii="Arial" w:hAnsi="Arial" w:cs="Arial"/>
        </w:rPr>
        <w:softHyphen/>
        <w:t>tions across eight locations</w:t>
      </w:r>
      <w:r>
        <w:rPr>
          <w:rFonts w:ascii="Arial" w:hAnsi="Arial" w:cs="Arial"/>
        </w:rPr>
        <w:t>”</w:t>
      </w:r>
      <w:r w:rsidR="005C2F1F" w:rsidRPr="005C2F1F">
        <w:rPr>
          <w:rFonts w:ascii="Arial" w:hAnsi="Arial" w:cs="Arial"/>
        </w:rPr>
        <w:t xml:space="preserve"> </w:t>
      </w:r>
      <w:bookmarkStart w:id="15" w:name="_Hlk121683357"/>
      <w:r w:rsidR="005C2F1F" w:rsidRPr="005C2F1F">
        <w:rPr>
          <w:rFonts w:ascii="Arial" w:hAnsi="Arial" w:cs="Arial"/>
        </w:rPr>
        <w:t xml:space="preserve">(Molur </w:t>
      </w:r>
      <w:r w:rsidR="005C2F1F" w:rsidRPr="005C2F1F">
        <w:rPr>
          <w:rFonts w:ascii="Arial" w:hAnsi="Arial" w:cs="Arial"/>
          <w:i/>
          <w:iCs/>
        </w:rPr>
        <w:t xml:space="preserve">et al., </w:t>
      </w:r>
      <w:r w:rsidR="005C2F1F" w:rsidRPr="005C2F1F">
        <w:rPr>
          <w:rFonts w:ascii="Arial" w:hAnsi="Arial" w:cs="Arial"/>
        </w:rPr>
        <w:t>2003).</w:t>
      </w:r>
    </w:p>
    <w:p w14:paraId="5CEF5A10" w14:textId="77777777" w:rsidR="005C2F1F" w:rsidRPr="005C2F1F" w:rsidRDefault="005C2F1F" w:rsidP="005C2F1F">
      <w:pPr>
        <w:pStyle w:val="Body"/>
        <w:spacing w:after="0"/>
        <w:rPr>
          <w:rFonts w:ascii="Arial" w:hAnsi="Arial" w:cs="Arial"/>
        </w:rPr>
      </w:pPr>
    </w:p>
    <w:bookmarkEnd w:id="15"/>
    <w:p w14:paraId="28245B33" w14:textId="45F315A5" w:rsidR="005C2F1F" w:rsidRDefault="0041467E" w:rsidP="005C2F1F">
      <w:pPr>
        <w:pStyle w:val="Body"/>
        <w:spacing w:after="0"/>
        <w:rPr>
          <w:rFonts w:ascii="Arial" w:hAnsi="Arial" w:cs="Arial"/>
          <w:lang w:val="en-GB"/>
        </w:rPr>
      </w:pPr>
      <w:r>
        <w:rPr>
          <w:rFonts w:ascii="Arial" w:hAnsi="Arial" w:cs="Arial"/>
        </w:rPr>
        <w:t>“</w:t>
      </w:r>
      <w:r w:rsidR="005C2F1F" w:rsidRPr="005C2F1F">
        <w:rPr>
          <w:rFonts w:ascii="Arial" w:hAnsi="Arial" w:cs="Arial"/>
        </w:rPr>
        <w:t>Macaques are some of the most ecologically adaptable and evolutionarily successful primates, occupying a variety of habitats, ranging from broad-leaved rain forests through dry scrub jungles to human habitations</w:t>
      </w:r>
      <w:r>
        <w:rPr>
          <w:rFonts w:ascii="Arial" w:hAnsi="Arial" w:cs="Arial"/>
        </w:rPr>
        <w:t>”</w:t>
      </w:r>
      <w:r w:rsidR="005C2F1F" w:rsidRPr="005C2F1F">
        <w:rPr>
          <w:rFonts w:ascii="Arial" w:hAnsi="Arial" w:cs="Arial"/>
        </w:rPr>
        <w:t xml:space="preserve"> (</w:t>
      </w:r>
      <w:bookmarkStart w:id="16" w:name="_Hlk121683377"/>
      <w:r w:rsidR="005C2F1F" w:rsidRPr="005C2F1F">
        <w:rPr>
          <w:rFonts w:ascii="Arial" w:hAnsi="Arial" w:cs="Arial"/>
        </w:rPr>
        <w:t xml:space="preserve">Thierry </w:t>
      </w:r>
      <w:r w:rsidR="005C2F1F" w:rsidRPr="005C2F1F">
        <w:rPr>
          <w:rFonts w:ascii="Arial" w:hAnsi="Arial" w:cs="Arial"/>
          <w:i/>
        </w:rPr>
        <w:t>et al</w:t>
      </w:r>
      <w:r w:rsidR="005C2F1F" w:rsidRPr="005C2F1F">
        <w:rPr>
          <w:rFonts w:ascii="Arial" w:hAnsi="Arial" w:cs="Arial"/>
        </w:rPr>
        <w:t>., 2004</w:t>
      </w:r>
      <w:bookmarkEnd w:id="16"/>
      <w:r w:rsidR="005C2F1F" w:rsidRPr="005C2F1F">
        <w:rPr>
          <w:rFonts w:ascii="Arial" w:hAnsi="Arial" w:cs="Arial"/>
        </w:rPr>
        <w:t>).</w:t>
      </w:r>
      <w:bookmarkStart w:id="17" w:name="_Hlk121683387"/>
      <w:r w:rsidR="005C2F1F">
        <w:rPr>
          <w:rFonts w:ascii="Arial" w:hAnsi="Arial" w:cs="Arial"/>
        </w:rPr>
        <w:t xml:space="preserve"> </w:t>
      </w:r>
      <w:r w:rsidR="005C2F1F" w:rsidRPr="005C2F1F">
        <w:rPr>
          <w:rFonts w:ascii="Arial" w:hAnsi="Arial" w:cs="Arial"/>
          <w:lang w:val="en-GB"/>
        </w:rPr>
        <w:t xml:space="preserve">Kumara and Anindya (2007) </w:t>
      </w:r>
      <w:bookmarkEnd w:id="17"/>
      <w:r w:rsidR="005C2F1F" w:rsidRPr="005C2F1F">
        <w:rPr>
          <w:rFonts w:ascii="Arial" w:hAnsi="Arial" w:cs="Arial"/>
          <w:lang w:val="en-GB"/>
        </w:rPr>
        <w:t xml:space="preserve">summarized </w:t>
      </w:r>
      <w:r>
        <w:rPr>
          <w:rFonts w:ascii="Arial" w:hAnsi="Arial" w:cs="Arial"/>
          <w:lang w:val="en-GB"/>
        </w:rPr>
        <w:t>“</w:t>
      </w:r>
      <w:r w:rsidR="005C2F1F" w:rsidRPr="005C2F1F">
        <w:rPr>
          <w:rFonts w:ascii="Arial" w:hAnsi="Arial" w:cs="Arial"/>
          <w:lang w:val="en-GB"/>
        </w:rPr>
        <w:t>the total Lion-tailed macaque habitat in seven location of Western Ghats which includes Kalakad-Mundanthurai Tiger Reserve, Tamil Nadu state, Indira Gandhi Wildlife Sanctuary, Tamil Nadu state with 32 groups, Shendurney-Kulathupuzha Peppara-Neyyar, Kerala state with 20-25 groups, Silent Valley National Park, Kerala state  with 14 viable population groups, Kudremukha-Someshwara, Karnataka state with 6 groups, Mookambika-Sharavathi, Gersoppa, Karnataka state  with three groups and Sirsi-Honnavara, Karnataka state with 32 groups</w:t>
      </w:r>
      <w:r>
        <w:rPr>
          <w:rFonts w:ascii="Arial" w:hAnsi="Arial" w:cs="Arial"/>
          <w:lang w:val="en-GB"/>
        </w:rPr>
        <w:t>”</w:t>
      </w:r>
      <w:r w:rsidR="005C2F1F" w:rsidRPr="005C2F1F">
        <w:rPr>
          <w:rFonts w:ascii="Arial" w:hAnsi="Arial" w:cs="Arial"/>
          <w:lang w:val="en-GB"/>
        </w:rPr>
        <w:t xml:space="preserve">. </w:t>
      </w:r>
    </w:p>
    <w:p w14:paraId="68E25FBD" w14:textId="77777777" w:rsidR="005C2F1F" w:rsidRPr="005C2F1F" w:rsidRDefault="005C2F1F" w:rsidP="005C2F1F">
      <w:pPr>
        <w:pStyle w:val="Body"/>
        <w:spacing w:after="0"/>
        <w:rPr>
          <w:rFonts w:ascii="Arial" w:hAnsi="Arial" w:cs="Arial"/>
        </w:rPr>
      </w:pPr>
    </w:p>
    <w:p w14:paraId="3A82BD46" w14:textId="5412C98B" w:rsidR="005C2F1F" w:rsidRPr="005C2F1F" w:rsidRDefault="005C2F1F" w:rsidP="005C2F1F">
      <w:pPr>
        <w:pStyle w:val="Body"/>
        <w:spacing w:after="0"/>
        <w:rPr>
          <w:rFonts w:ascii="Arial" w:hAnsi="Arial" w:cs="Arial"/>
        </w:rPr>
      </w:pPr>
      <w:bookmarkStart w:id="18" w:name="_Hlk121683398"/>
      <w:r w:rsidRPr="005C2F1F">
        <w:rPr>
          <w:rFonts w:ascii="Arial" w:hAnsi="Arial" w:cs="Arial"/>
        </w:rPr>
        <w:t xml:space="preserve">Kumara and Anindya (2009) </w:t>
      </w:r>
      <w:bookmarkEnd w:id="18"/>
      <w:r w:rsidRPr="005C2F1F">
        <w:rPr>
          <w:rFonts w:ascii="Arial" w:hAnsi="Arial" w:cs="Arial"/>
        </w:rPr>
        <w:t xml:space="preserve">studied </w:t>
      </w:r>
      <w:r w:rsidR="0041467E">
        <w:rPr>
          <w:rFonts w:ascii="Arial" w:hAnsi="Arial" w:cs="Arial"/>
        </w:rPr>
        <w:t>“</w:t>
      </w:r>
      <w:r w:rsidRPr="005C2F1F">
        <w:rPr>
          <w:rFonts w:ascii="Arial" w:hAnsi="Arial" w:cs="Arial"/>
        </w:rPr>
        <w:t>the LTM habitat assessment in area located between Talakaveri (105 km</w:t>
      </w:r>
      <w:r w:rsidRPr="005C2F1F">
        <w:rPr>
          <w:rFonts w:ascii="Arial" w:hAnsi="Arial" w:cs="Arial"/>
          <w:vertAlign w:val="superscript"/>
        </w:rPr>
        <w:t>2</w:t>
      </w:r>
      <w:r w:rsidRPr="005C2F1F">
        <w:rPr>
          <w:rFonts w:ascii="Arial" w:hAnsi="Arial" w:cs="Arial"/>
        </w:rPr>
        <w:t>), Pushpagiri (102 km</w:t>
      </w:r>
      <w:r w:rsidRPr="005C2F1F">
        <w:rPr>
          <w:rFonts w:ascii="Arial" w:hAnsi="Arial" w:cs="Arial"/>
          <w:vertAlign w:val="superscript"/>
        </w:rPr>
        <w:t>2</w:t>
      </w:r>
      <w:r w:rsidRPr="005C2F1F">
        <w:rPr>
          <w:rFonts w:ascii="Arial" w:hAnsi="Arial" w:cs="Arial"/>
        </w:rPr>
        <w:t>) and Sharavathi Valley (431 km</w:t>
      </w:r>
      <w:r w:rsidRPr="005C2F1F">
        <w:rPr>
          <w:rFonts w:ascii="Arial" w:hAnsi="Arial" w:cs="Arial"/>
          <w:vertAlign w:val="superscript"/>
        </w:rPr>
        <w:t>2</w:t>
      </w:r>
      <w:r w:rsidRPr="005C2F1F">
        <w:rPr>
          <w:rFonts w:ascii="Arial" w:hAnsi="Arial" w:cs="Arial"/>
        </w:rPr>
        <w:t xml:space="preserve"> ) Wildlife Sanctuaries and adjacent reserve forests which have altitude ranges of 63–1,659, 60–1,712 and 300–1,102 m, respectively, a mean annual temperature range of 8–33 </w:t>
      </w:r>
      <w:r w:rsidRPr="005C2F1F">
        <w:rPr>
          <w:rFonts w:ascii="Arial" w:hAnsi="Arial" w:cs="Arial"/>
          <w:vertAlign w:val="superscript"/>
        </w:rPr>
        <w:t xml:space="preserve">o </w:t>
      </w:r>
      <w:r w:rsidRPr="005C2F1F">
        <w:rPr>
          <w:rFonts w:ascii="Arial" w:hAnsi="Arial" w:cs="Arial"/>
        </w:rPr>
        <w:t>C, and mean annual rainfall of 2,000–3,700 mm and located nine groups of Lion-tailed macaques, four, two and three in Talakaveri, Pushpagiri and Sharavathi Valley Wildlife Sanctuaries and adjacent reserve forests, respectively</w:t>
      </w:r>
      <w:r w:rsidR="0041467E">
        <w:rPr>
          <w:rFonts w:ascii="Arial" w:hAnsi="Arial" w:cs="Arial"/>
        </w:rPr>
        <w:t>”</w:t>
      </w:r>
      <w:r w:rsidRPr="005C2F1F">
        <w:rPr>
          <w:rFonts w:ascii="Arial" w:hAnsi="Arial" w:cs="Arial"/>
        </w:rPr>
        <w:t>.</w:t>
      </w:r>
      <w:bookmarkStart w:id="19" w:name="_Hlk121683410"/>
      <w:r>
        <w:rPr>
          <w:rFonts w:ascii="Arial" w:hAnsi="Arial" w:cs="Arial"/>
        </w:rPr>
        <w:t xml:space="preserve"> </w:t>
      </w:r>
      <w:r w:rsidRPr="005C2F1F">
        <w:rPr>
          <w:rFonts w:ascii="Arial" w:hAnsi="Arial" w:cs="Arial"/>
          <w:bCs/>
        </w:rPr>
        <w:t xml:space="preserve">Singh </w:t>
      </w:r>
      <w:r w:rsidRPr="005C2F1F">
        <w:rPr>
          <w:rFonts w:ascii="Arial" w:hAnsi="Arial" w:cs="Arial"/>
          <w:bCs/>
          <w:i/>
        </w:rPr>
        <w:t>et al.</w:t>
      </w:r>
      <w:r w:rsidRPr="005C2F1F">
        <w:rPr>
          <w:rFonts w:ascii="Arial" w:hAnsi="Arial" w:cs="Arial"/>
          <w:bCs/>
        </w:rPr>
        <w:t xml:space="preserve"> (2009) </w:t>
      </w:r>
      <w:bookmarkEnd w:id="19"/>
      <w:r w:rsidRPr="005C2F1F">
        <w:rPr>
          <w:rFonts w:ascii="Arial" w:hAnsi="Arial" w:cs="Arial"/>
          <w:bCs/>
        </w:rPr>
        <w:t>evaluated and estimated the population of LTM as around 3000-3500 and suggested the need for captive breeding in India. The LTM, highly endangered primates facing various threats in its rain forest habitat were restricted to the evergreen forests of Western Ghats in Karnataka, Tamil Nadu and Kerala due to their selective feeding (</w:t>
      </w:r>
      <w:bookmarkStart w:id="20" w:name="_Hlk121683421"/>
      <w:r w:rsidRPr="005C2F1F">
        <w:rPr>
          <w:rFonts w:ascii="Arial" w:hAnsi="Arial" w:cs="Arial"/>
          <w:bCs/>
        </w:rPr>
        <w:t xml:space="preserve">Kumara </w:t>
      </w:r>
      <w:r w:rsidRPr="005C2F1F">
        <w:rPr>
          <w:rFonts w:ascii="Arial" w:hAnsi="Arial" w:cs="Arial"/>
          <w:bCs/>
          <w:i/>
        </w:rPr>
        <w:t>et al.,</w:t>
      </w:r>
      <w:r w:rsidRPr="005C2F1F">
        <w:rPr>
          <w:rFonts w:ascii="Arial" w:hAnsi="Arial" w:cs="Arial"/>
          <w:bCs/>
        </w:rPr>
        <w:t xml:space="preserve"> 2011</w:t>
      </w:r>
      <w:bookmarkEnd w:id="20"/>
      <w:r w:rsidRPr="005C2F1F">
        <w:rPr>
          <w:rFonts w:ascii="Arial" w:hAnsi="Arial" w:cs="Arial"/>
          <w:bCs/>
        </w:rPr>
        <w:t xml:space="preserve">). The habitat fragmentation had </w:t>
      </w:r>
      <w:r w:rsidRPr="005C2F1F">
        <w:rPr>
          <w:rFonts w:ascii="Arial" w:hAnsi="Arial" w:cs="Arial"/>
          <w:bCs/>
        </w:rPr>
        <w:lastRenderedPageBreak/>
        <w:t>been considered as the primary reason for the declining number of LTM in the Western Ghats of India (</w:t>
      </w:r>
      <w:bookmarkStart w:id="21" w:name="_Hlk121683429"/>
      <w:r w:rsidRPr="005C2F1F">
        <w:rPr>
          <w:rFonts w:ascii="Arial" w:hAnsi="Arial" w:cs="Arial"/>
          <w:bCs/>
        </w:rPr>
        <w:t xml:space="preserve">Anitha </w:t>
      </w:r>
      <w:r w:rsidRPr="005C2F1F">
        <w:rPr>
          <w:rFonts w:ascii="Arial" w:hAnsi="Arial" w:cs="Arial"/>
          <w:bCs/>
          <w:i/>
        </w:rPr>
        <w:t>et al.</w:t>
      </w:r>
      <w:r w:rsidRPr="005C2F1F">
        <w:rPr>
          <w:rFonts w:ascii="Arial" w:hAnsi="Arial" w:cs="Arial"/>
          <w:bCs/>
        </w:rPr>
        <w:t>, 2013</w:t>
      </w:r>
      <w:bookmarkEnd w:id="21"/>
      <w:r w:rsidRPr="005C2F1F">
        <w:rPr>
          <w:rFonts w:ascii="Arial" w:hAnsi="Arial" w:cs="Arial"/>
          <w:bCs/>
        </w:rPr>
        <w:t>).</w:t>
      </w:r>
    </w:p>
    <w:p w14:paraId="39E38BB7" w14:textId="77777777" w:rsidR="00790ADA" w:rsidRPr="00FB3A86" w:rsidRDefault="00790ADA" w:rsidP="00441B6F">
      <w:pPr>
        <w:pStyle w:val="Body"/>
        <w:spacing w:after="0"/>
        <w:rPr>
          <w:rFonts w:ascii="Arial" w:hAnsi="Arial" w:cs="Arial"/>
        </w:rPr>
      </w:pPr>
    </w:p>
    <w:p w14:paraId="0D86F9D0" w14:textId="3078AECD" w:rsidR="003D658A" w:rsidRDefault="00000F8F" w:rsidP="003D658A">
      <w:pPr>
        <w:pStyle w:val="ConcHead"/>
        <w:jc w:val="both"/>
        <w:rPr>
          <w:rFonts w:ascii="Arial" w:hAnsi="Arial" w:cs="Arial"/>
          <w:bCs/>
        </w:rPr>
      </w:pPr>
      <w:r>
        <w:rPr>
          <w:rFonts w:ascii="Arial" w:hAnsi="Arial" w:cs="Arial"/>
        </w:rPr>
        <w:t xml:space="preserve">4. </w:t>
      </w:r>
      <w:r w:rsidR="003D658A" w:rsidRPr="003D658A">
        <w:rPr>
          <w:rFonts w:ascii="Arial" w:hAnsi="Arial" w:cs="Arial"/>
          <w:bCs/>
        </w:rPr>
        <w:t>LION-TAILED MACAQUE POPULATION STUDY</w:t>
      </w:r>
    </w:p>
    <w:p w14:paraId="55058811" w14:textId="77777777" w:rsidR="003D658A" w:rsidRPr="003D658A" w:rsidRDefault="003D658A" w:rsidP="003D658A">
      <w:pPr>
        <w:pStyle w:val="ConcHead"/>
        <w:jc w:val="both"/>
        <w:rPr>
          <w:rFonts w:ascii="Arial" w:hAnsi="Arial" w:cs="Arial"/>
          <w:bCs/>
        </w:rPr>
      </w:pPr>
      <w:bookmarkStart w:id="22" w:name="_Hlk195196047"/>
      <w:r>
        <w:rPr>
          <w:rFonts w:ascii="Arial" w:hAnsi="Arial" w:cs="Arial"/>
          <w:bCs/>
        </w:rPr>
        <w:t xml:space="preserve">4.1 </w:t>
      </w:r>
      <w:r w:rsidRPr="003D658A">
        <w:rPr>
          <w:rFonts w:ascii="Arial" w:hAnsi="Arial" w:cs="Arial"/>
          <w:bCs/>
        </w:rPr>
        <w:t xml:space="preserve">Lion-tailed Macaque Population assessment in free range habitat </w:t>
      </w:r>
    </w:p>
    <w:bookmarkEnd w:id="22"/>
    <w:p w14:paraId="37DB2E80" w14:textId="2939BACC" w:rsidR="003D658A" w:rsidRPr="003D658A" w:rsidRDefault="003D658A" w:rsidP="003D658A">
      <w:pPr>
        <w:pStyle w:val="Body"/>
        <w:rPr>
          <w:rFonts w:ascii="Arial" w:hAnsi="Arial" w:cs="Arial"/>
        </w:rPr>
      </w:pPr>
      <w:r w:rsidRPr="003D658A">
        <w:rPr>
          <w:rFonts w:ascii="Arial" w:hAnsi="Arial" w:cs="Arial"/>
        </w:rPr>
        <w:t xml:space="preserve">In Karnataka, </w:t>
      </w:r>
      <w:bookmarkStart w:id="23" w:name="_Hlk121683437"/>
      <w:r w:rsidRPr="003D658A">
        <w:rPr>
          <w:rFonts w:ascii="Arial" w:hAnsi="Arial" w:cs="Arial"/>
        </w:rPr>
        <w:t xml:space="preserve">Karanth (1985) </w:t>
      </w:r>
      <w:bookmarkEnd w:id="23"/>
      <w:r w:rsidRPr="003D658A">
        <w:rPr>
          <w:rFonts w:ascii="Arial" w:hAnsi="Arial" w:cs="Arial"/>
        </w:rPr>
        <w:t>estimated 2000–3000 Lion-tailed macaques, distributed in the rain forests of Karnataka, covered a length of about 220 km, the average width varying from l5-25 km in Western Ghats. The survey was carried out in different forest divisions of Karnataka and estimated minimum 3000 Lion- tailed macaques habituated as 200 troops and revised their estimated population to 1000–2000 individuals in Karnataka (</w:t>
      </w:r>
      <w:bookmarkStart w:id="24" w:name="_Hlk121683447"/>
      <w:r w:rsidRPr="003D658A">
        <w:rPr>
          <w:rFonts w:ascii="Arial" w:hAnsi="Arial" w:cs="Arial"/>
        </w:rPr>
        <w:t>Karanth, 1992</w:t>
      </w:r>
      <w:bookmarkEnd w:id="24"/>
      <w:r w:rsidRPr="003D658A">
        <w:rPr>
          <w:rFonts w:ascii="Arial" w:hAnsi="Arial" w:cs="Arial"/>
        </w:rPr>
        <w:t>).</w:t>
      </w:r>
    </w:p>
    <w:p w14:paraId="340E2BE2" w14:textId="6A930FFF" w:rsidR="003D658A" w:rsidRPr="003D658A" w:rsidRDefault="003D658A" w:rsidP="003D658A">
      <w:pPr>
        <w:pStyle w:val="Body"/>
        <w:spacing w:after="0"/>
        <w:rPr>
          <w:rFonts w:ascii="Arial" w:hAnsi="Arial" w:cs="Arial"/>
        </w:rPr>
      </w:pPr>
      <w:r w:rsidRPr="003D658A">
        <w:rPr>
          <w:rFonts w:ascii="Arial" w:hAnsi="Arial" w:cs="Arial"/>
        </w:rPr>
        <w:t xml:space="preserve">The reported Lion-tailed macaque population in south Western Ghats of Kerala, by-Kerala Government was 475 -594 during 1993. However, </w:t>
      </w:r>
      <w:bookmarkStart w:id="25" w:name="_Hlk121683457"/>
      <w:r w:rsidRPr="003D658A">
        <w:rPr>
          <w:rFonts w:ascii="Arial" w:hAnsi="Arial" w:cs="Arial"/>
        </w:rPr>
        <w:t xml:space="preserve">Easa </w:t>
      </w:r>
      <w:r w:rsidRPr="003D658A">
        <w:rPr>
          <w:rFonts w:ascii="Arial" w:hAnsi="Arial" w:cs="Arial"/>
          <w:i/>
        </w:rPr>
        <w:t>et al.</w:t>
      </w:r>
      <w:r w:rsidRPr="003D658A">
        <w:rPr>
          <w:rFonts w:ascii="Arial" w:hAnsi="Arial" w:cs="Arial"/>
        </w:rPr>
        <w:t xml:space="preserve"> (1997</w:t>
      </w:r>
      <w:bookmarkEnd w:id="25"/>
      <w:r w:rsidRPr="003D658A">
        <w:rPr>
          <w:rFonts w:ascii="Arial" w:hAnsi="Arial" w:cs="Arial"/>
        </w:rPr>
        <w:t>) surveyed status and distribution of the endangered LTM in the tropical rain forests of the south Western Ghats of Kerala and assumed Lion-tailed macaque population of 1216 and suggested to maintain existing contiguous patches of evergreen forests with suitable management strategies.</w:t>
      </w:r>
      <w:bookmarkStart w:id="26" w:name="_Hlk121683469"/>
      <w:r>
        <w:rPr>
          <w:rFonts w:ascii="Arial" w:hAnsi="Arial" w:cs="Arial"/>
        </w:rPr>
        <w:t xml:space="preserve"> </w:t>
      </w:r>
      <w:r w:rsidRPr="003D658A">
        <w:rPr>
          <w:rFonts w:ascii="Arial" w:hAnsi="Arial" w:cs="Arial"/>
        </w:rPr>
        <w:t xml:space="preserve">Ramachandran (1998) </w:t>
      </w:r>
      <w:bookmarkEnd w:id="26"/>
      <w:r w:rsidRPr="003D658A">
        <w:rPr>
          <w:rFonts w:ascii="Arial" w:hAnsi="Arial" w:cs="Arial"/>
        </w:rPr>
        <w:t>studied the troop size of Lion-tailed macaque from 14 troops Sairandri, Punnamala, Punnamala top, Panthothod, Aruvampara, Parathod, Puchappara, Chembotti, Nilikkal area during 1993-1996 at Silent Valley National Park, Kerala, South India and totally estimated 275 Lion-tailed macaques.</w:t>
      </w:r>
      <w:bookmarkStart w:id="27" w:name="_Hlk121683488"/>
      <w:r w:rsidRPr="003D658A">
        <w:rPr>
          <w:rFonts w:ascii="Arial" w:hAnsi="Arial" w:cs="Arial"/>
        </w:rPr>
        <w:t xml:space="preserve"> Ramachandran and Joseph (2001) </w:t>
      </w:r>
      <w:bookmarkEnd w:id="27"/>
      <w:r w:rsidRPr="003D658A">
        <w:rPr>
          <w:rFonts w:ascii="Arial" w:hAnsi="Arial" w:cs="Arial"/>
        </w:rPr>
        <w:t xml:space="preserve">reported the presence of 14 troops of LTM in Silent Valley National Park and adjacent areas during the period from 1993 to 1996. Based on the collective opinion of several experts during a population assessment exercise, </w:t>
      </w:r>
      <w:bookmarkStart w:id="28" w:name="_Hlk121683498"/>
      <w:r w:rsidRPr="003D658A">
        <w:rPr>
          <w:rFonts w:ascii="Arial" w:hAnsi="Arial" w:cs="Arial"/>
        </w:rPr>
        <w:t>Kumar (1995)</w:t>
      </w:r>
      <w:bookmarkEnd w:id="28"/>
      <w:r w:rsidRPr="003D658A">
        <w:rPr>
          <w:rFonts w:ascii="Arial" w:hAnsi="Arial" w:cs="Arial"/>
        </w:rPr>
        <w:t xml:space="preserve"> estimated 3500–4000 Lion-tailed macaques for the entire Western Ghats, a number later revised to 3500 by </w:t>
      </w:r>
      <w:bookmarkStart w:id="29" w:name="_Hlk121683509"/>
      <w:r w:rsidRPr="003D658A">
        <w:rPr>
          <w:rFonts w:ascii="Arial" w:hAnsi="Arial" w:cs="Arial"/>
        </w:rPr>
        <w:t xml:space="preserve">Molur </w:t>
      </w:r>
      <w:r w:rsidRPr="003D658A">
        <w:rPr>
          <w:rFonts w:ascii="Arial" w:hAnsi="Arial" w:cs="Arial"/>
          <w:i/>
        </w:rPr>
        <w:t>et al</w:t>
      </w:r>
      <w:r w:rsidRPr="003D658A">
        <w:rPr>
          <w:rFonts w:ascii="Arial" w:hAnsi="Arial" w:cs="Arial"/>
        </w:rPr>
        <w:t>. (2003)</w:t>
      </w:r>
      <w:bookmarkEnd w:id="29"/>
      <w:r w:rsidRPr="003D658A">
        <w:rPr>
          <w:rFonts w:ascii="Arial" w:hAnsi="Arial" w:cs="Arial"/>
        </w:rPr>
        <w:t xml:space="preserve">. Further, </w:t>
      </w:r>
      <w:bookmarkStart w:id="30" w:name="_Hlk121683520"/>
      <w:r w:rsidRPr="003D658A">
        <w:rPr>
          <w:rFonts w:ascii="Arial" w:hAnsi="Arial" w:cs="Arial"/>
        </w:rPr>
        <w:t xml:space="preserve">Molur </w:t>
      </w:r>
      <w:r w:rsidRPr="003D658A">
        <w:rPr>
          <w:rFonts w:ascii="Arial" w:hAnsi="Arial" w:cs="Arial"/>
          <w:i/>
          <w:iCs/>
        </w:rPr>
        <w:t>et al</w:t>
      </w:r>
      <w:r w:rsidRPr="003D658A">
        <w:rPr>
          <w:rFonts w:ascii="Arial" w:hAnsi="Arial" w:cs="Arial"/>
        </w:rPr>
        <w:t xml:space="preserve">. (2003) </w:t>
      </w:r>
      <w:bookmarkEnd w:id="30"/>
      <w:r w:rsidRPr="003D658A">
        <w:rPr>
          <w:rFonts w:ascii="Arial" w:hAnsi="Arial" w:cs="Arial"/>
        </w:rPr>
        <w:t>mentioned that the individuals comprised 49 subpopulations isolated in rain forest fragments scattered over 8 locations.</w:t>
      </w:r>
    </w:p>
    <w:p w14:paraId="56349FC0" w14:textId="77777777" w:rsidR="003D658A" w:rsidRDefault="003D658A" w:rsidP="003D658A">
      <w:pPr>
        <w:pStyle w:val="Body"/>
        <w:spacing w:after="0"/>
        <w:rPr>
          <w:rFonts w:ascii="Arial" w:hAnsi="Arial" w:cs="Arial"/>
        </w:rPr>
      </w:pPr>
      <w:r w:rsidRPr="003D658A">
        <w:rPr>
          <w:rFonts w:ascii="Arial" w:hAnsi="Arial" w:cs="Arial"/>
        </w:rPr>
        <w:tab/>
      </w:r>
    </w:p>
    <w:p w14:paraId="64B248BE" w14:textId="77777777" w:rsidR="00444FC9" w:rsidRDefault="003D658A" w:rsidP="00444FC9">
      <w:pPr>
        <w:pStyle w:val="Body"/>
        <w:spacing w:after="0"/>
        <w:rPr>
          <w:rFonts w:ascii="Arial" w:hAnsi="Arial" w:cs="Arial"/>
        </w:rPr>
      </w:pPr>
      <w:r w:rsidRPr="003D658A">
        <w:rPr>
          <w:rFonts w:ascii="Arial" w:hAnsi="Arial" w:cs="Arial"/>
        </w:rPr>
        <w:t xml:space="preserve"> </w:t>
      </w:r>
      <w:bookmarkStart w:id="31" w:name="_Hlk121683478"/>
      <w:r w:rsidRPr="003D658A">
        <w:rPr>
          <w:rFonts w:ascii="Arial" w:hAnsi="Arial" w:cs="Arial"/>
        </w:rPr>
        <w:t xml:space="preserve">Singh </w:t>
      </w:r>
      <w:r w:rsidRPr="003D658A">
        <w:rPr>
          <w:rFonts w:ascii="Arial" w:hAnsi="Arial" w:cs="Arial"/>
          <w:i/>
        </w:rPr>
        <w:t>et al</w:t>
      </w:r>
      <w:r w:rsidRPr="003D658A">
        <w:rPr>
          <w:rFonts w:ascii="Arial" w:hAnsi="Arial" w:cs="Arial"/>
        </w:rPr>
        <w:t xml:space="preserve">. (2000) </w:t>
      </w:r>
      <w:bookmarkEnd w:id="31"/>
      <w:r w:rsidRPr="003D658A">
        <w:rPr>
          <w:rFonts w:ascii="Arial" w:hAnsi="Arial" w:cs="Arial"/>
        </w:rPr>
        <w:t xml:space="preserve">reported the status of arboreal mammals in Sringeri forest range of Karnataka and encountered 10 groups and a solitary male LTM in the 90 square kilometre of Sringeri forest range of Karnataka rain forest of Western Ghats of India. </w:t>
      </w:r>
      <w:bookmarkStart w:id="32" w:name="_Hlk121683530"/>
      <w:r w:rsidRPr="003D658A">
        <w:rPr>
          <w:rFonts w:ascii="Arial" w:hAnsi="Arial" w:cs="Arial"/>
        </w:rPr>
        <w:t xml:space="preserve">Singh </w:t>
      </w:r>
      <w:r w:rsidRPr="003D658A">
        <w:rPr>
          <w:rFonts w:ascii="Arial" w:hAnsi="Arial" w:cs="Arial"/>
          <w:i/>
          <w:iCs/>
        </w:rPr>
        <w:t>et al</w:t>
      </w:r>
      <w:r w:rsidRPr="003D658A">
        <w:rPr>
          <w:rFonts w:ascii="Arial" w:hAnsi="Arial" w:cs="Arial"/>
        </w:rPr>
        <w:t xml:space="preserve">. (2002) </w:t>
      </w:r>
      <w:bookmarkEnd w:id="32"/>
      <w:r w:rsidRPr="003D658A">
        <w:rPr>
          <w:rFonts w:ascii="Arial" w:hAnsi="Arial" w:cs="Arial"/>
        </w:rPr>
        <w:t>identified 31 troops with six to 53 individuals of Lion-tailed macaques in highly fragmented rain forests of Anamalai Hills, Tamil Nadu and reported total of 375 individuals in the study area.</w:t>
      </w:r>
      <w:bookmarkStart w:id="33" w:name="_Hlk121683541"/>
      <w:r>
        <w:rPr>
          <w:rFonts w:ascii="Arial" w:hAnsi="Arial" w:cs="Arial"/>
        </w:rPr>
        <w:t xml:space="preserve"> </w:t>
      </w:r>
      <w:r w:rsidRPr="003D658A">
        <w:rPr>
          <w:rFonts w:ascii="Arial" w:hAnsi="Arial" w:cs="Arial"/>
        </w:rPr>
        <w:t xml:space="preserve">Sharma </w:t>
      </w:r>
      <w:r w:rsidRPr="003D658A">
        <w:rPr>
          <w:rFonts w:ascii="Arial" w:hAnsi="Arial" w:cs="Arial"/>
          <w:i/>
        </w:rPr>
        <w:t>et al</w:t>
      </w:r>
      <w:r w:rsidRPr="003D658A">
        <w:rPr>
          <w:rFonts w:ascii="Arial" w:hAnsi="Arial" w:cs="Arial"/>
        </w:rPr>
        <w:t>. (2006)</w:t>
      </w:r>
      <w:bookmarkEnd w:id="33"/>
      <w:r w:rsidRPr="003D658A">
        <w:rPr>
          <w:rFonts w:ascii="Arial" w:hAnsi="Arial" w:cs="Arial"/>
        </w:rPr>
        <w:t xml:space="preserve"> reported 127 births in a wild group of Lion-tailed macaques in the Anamalai hills from 1995 to 2001, and most of the birth was reported from the months of January to April. But there was no birth reports were in the month of June.</w:t>
      </w:r>
      <w:bookmarkStart w:id="34" w:name="_Hlk121683551"/>
      <w:r>
        <w:rPr>
          <w:rFonts w:ascii="Arial" w:hAnsi="Arial" w:cs="Arial"/>
        </w:rPr>
        <w:t xml:space="preserve"> </w:t>
      </w:r>
      <w:r w:rsidRPr="003D658A">
        <w:rPr>
          <w:rFonts w:ascii="Arial" w:hAnsi="Arial" w:cs="Arial"/>
        </w:rPr>
        <w:t xml:space="preserve">Kumara and Anindya (2007) </w:t>
      </w:r>
      <w:bookmarkEnd w:id="34"/>
      <w:r w:rsidRPr="003D658A">
        <w:rPr>
          <w:rFonts w:ascii="Arial" w:hAnsi="Arial" w:cs="Arial"/>
        </w:rPr>
        <w:t xml:space="preserve">summarized the total Lion-tailed macaque population in Karnataka state covering wild life sanctuaries, reserve forest and national park and reported there were 61 groups of macaques, while compared to </w:t>
      </w:r>
      <w:bookmarkStart w:id="35" w:name="_Hlk121683567"/>
      <w:r w:rsidRPr="003D658A">
        <w:rPr>
          <w:rFonts w:ascii="Arial" w:hAnsi="Arial" w:cs="Arial"/>
        </w:rPr>
        <w:t>Karanth (1985)</w:t>
      </w:r>
      <w:bookmarkEnd w:id="35"/>
      <w:r w:rsidRPr="003D658A">
        <w:rPr>
          <w:rFonts w:ascii="Arial" w:hAnsi="Arial" w:cs="Arial"/>
        </w:rPr>
        <w:t xml:space="preserve"> studies who reported 116 groups during 1985 period. The previously reported 44 groups in Kudremukh national park population was reduced to six groups as reported by </w:t>
      </w:r>
      <w:bookmarkStart w:id="36" w:name="_Hlk121683575"/>
      <w:r w:rsidRPr="003D658A">
        <w:rPr>
          <w:rFonts w:ascii="Arial" w:hAnsi="Arial" w:cs="Arial"/>
        </w:rPr>
        <w:t xml:space="preserve">Vasudevean </w:t>
      </w:r>
      <w:r w:rsidRPr="003D658A">
        <w:rPr>
          <w:rFonts w:ascii="Arial" w:hAnsi="Arial" w:cs="Arial"/>
          <w:i/>
          <w:iCs/>
        </w:rPr>
        <w:t>et al</w:t>
      </w:r>
      <w:r w:rsidRPr="003D658A">
        <w:rPr>
          <w:rFonts w:ascii="Arial" w:hAnsi="Arial" w:cs="Arial"/>
        </w:rPr>
        <w:t>. (2006).</w:t>
      </w:r>
      <w:bookmarkEnd w:id="36"/>
      <w:r>
        <w:rPr>
          <w:rFonts w:ascii="Arial" w:hAnsi="Arial" w:cs="Arial"/>
        </w:rPr>
        <w:t xml:space="preserve"> </w:t>
      </w:r>
      <w:r w:rsidRPr="003D658A">
        <w:rPr>
          <w:rFonts w:ascii="Arial" w:hAnsi="Arial" w:cs="Arial"/>
        </w:rPr>
        <w:t xml:space="preserve">The forest fragments of Parambikulam, Anamalai Tiger Reserve, and Nelliyampathy Hills are contiguous across much of the landscape, where Lion-tailed macaques habituated, </w:t>
      </w:r>
      <w:bookmarkStart w:id="37" w:name="_Hlk121683585"/>
      <w:r w:rsidRPr="003D658A">
        <w:rPr>
          <w:rFonts w:ascii="Arial" w:hAnsi="Arial" w:cs="Arial"/>
        </w:rPr>
        <w:t xml:space="preserve">Kumara </w:t>
      </w:r>
      <w:r w:rsidRPr="003D658A">
        <w:rPr>
          <w:rFonts w:ascii="Arial" w:hAnsi="Arial" w:cs="Arial"/>
          <w:i/>
        </w:rPr>
        <w:t>et al</w:t>
      </w:r>
      <w:r w:rsidRPr="003D658A">
        <w:rPr>
          <w:rFonts w:ascii="Arial" w:hAnsi="Arial" w:cs="Arial"/>
        </w:rPr>
        <w:t xml:space="preserve">. (2014) </w:t>
      </w:r>
      <w:bookmarkEnd w:id="37"/>
      <w:r w:rsidRPr="003D658A">
        <w:rPr>
          <w:rFonts w:ascii="Arial" w:hAnsi="Arial" w:cs="Arial"/>
        </w:rPr>
        <w:t>assessed total of 844 individuals, recorded in 48 groups with mean group size of 17.6 ± 13.5. Further, they mentioned that mean group size ranged from 4 to 90 individuals and less than 20 macaques found in 73 per cent of the 48 groups, and only 4 groups had &gt;30 individuals in Parmbikumalam division and total of 1108 individuals were assessed in Anamalai landscape which included that includes Parambikulam (2010-2012), Anamalai Tiger Reserve (1994-2001), and Nelliyampathy Hills (2004-2008).</w:t>
      </w:r>
    </w:p>
    <w:p w14:paraId="381EC9B0" w14:textId="45EE5EA9" w:rsidR="003D658A" w:rsidRDefault="003D658A" w:rsidP="00444FC9">
      <w:pPr>
        <w:pStyle w:val="Body"/>
        <w:spacing w:after="0"/>
        <w:rPr>
          <w:rFonts w:ascii="Arial" w:hAnsi="Arial" w:cs="Arial"/>
        </w:rPr>
      </w:pPr>
      <w:r w:rsidRPr="003D658A">
        <w:rPr>
          <w:rFonts w:ascii="Arial" w:hAnsi="Arial" w:cs="Arial"/>
        </w:rPr>
        <w:tab/>
      </w:r>
    </w:p>
    <w:p w14:paraId="0333B84B" w14:textId="1A3071B7" w:rsidR="003D658A" w:rsidRPr="003D658A" w:rsidRDefault="0041467E" w:rsidP="003D658A">
      <w:pPr>
        <w:pStyle w:val="Body"/>
        <w:rPr>
          <w:rFonts w:ascii="Arial" w:hAnsi="Arial" w:cs="Arial"/>
          <w:lang w:val="en-GB"/>
        </w:rPr>
      </w:pPr>
      <w:r>
        <w:rPr>
          <w:rFonts w:ascii="Arial" w:hAnsi="Arial" w:cs="Arial"/>
          <w:lang w:val="en-GB"/>
        </w:rPr>
        <w:lastRenderedPageBreak/>
        <w:t>“</w:t>
      </w:r>
      <w:r w:rsidR="003D658A" w:rsidRPr="003D658A">
        <w:rPr>
          <w:rFonts w:ascii="Arial" w:hAnsi="Arial" w:cs="Arial"/>
          <w:lang w:val="en-GB"/>
        </w:rPr>
        <w:t>The Lion-tailed macaque populations were assessed through surveys in different locations like  Indira Gandhi Wildlife Sanctuary</w:t>
      </w:r>
      <w:r>
        <w:rPr>
          <w:rFonts w:ascii="Arial" w:hAnsi="Arial" w:cs="Arial"/>
          <w:lang w:val="en-GB"/>
        </w:rPr>
        <w:t>”</w:t>
      </w:r>
      <w:r w:rsidR="003D658A" w:rsidRPr="003D658A">
        <w:rPr>
          <w:rFonts w:ascii="Arial" w:hAnsi="Arial" w:cs="Arial"/>
          <w:lang w:val="en-GB"/>
        </w:rPr>
        <w:t xml:space="preserve"> </w:t>
      </w:r>
      <w:bookmarkStart w:id="38" w:name="_Hlk121683607"/>
      <w:r w:rsidR="003D658A" w:rsidRPr="003D658A">
        <w:rPr>
          <w:rFonts w:ascii="Arial" w:hAnsi="Arial" w:cs="Arial"/>
          <w:lang w:val="en-GB"/>
        </w:rPr>
        <w:t>(Singh et al., 2002)</w:t>
      </w:r>
      <w:bookmarkEnd w:id="38"/>
      <w:r w:rsidR="003D658A" w:rsidRPr="003D658A">
        <w:rPr>
          <w:rFonts w:ascii="Arial" w:hAnsi="Arial" w:cs="Arial"/>
          <w:lang w:val="en-GB"/>
        </w:rPr>
        <w:t xml:space="preserve">, Silent Valley National Park (Joseph and Ramachandra 1998), Sringeri forest range </w:t>
      </w:r>
      <w:bookmarkStart w:id="39" w:name="_Hlk121683625"/>
      <w:r w:rsidR="003D658A" w:rsidRPr="003D658A">
        <w:rPr>
          <w:rFonts w:ascii="Arial" w:hAnsi="Arial" w:cs="Arial"/>
          <w:lang w:val="en-GB"/>
        </w:rPr>
        <w:t xml:space="preserve">(Singh </w:t>
      </w:r>
      <w:r w:rsidR="003D658A" w:rsidRPr="003D658A">
        <w:rPr>
          <w:rFonts w:ascii="Arial" w:hAnsi="Arial" w:cs="Arial"/>
          <w:i/>
          <w:lang w:val="en-GB"/>
        </w:rPr>
        <w:t>et al</w:t>
      </w:r>
      <w:r w:rsidR="003D658A" w:rsidRPr="003D658A">
        <w:rPr>
          <w:rFonts w:ascii="Arial" w:hAnsi="Arial" w:cs="Arial"/>
          <w:lang w:val="en-GB"/>
        </w:rPr>
        <w:t xml:space="preserve">., 2000), </w:t>
      </w:r>
      <w:bookmarkEnd w:id="39"/>
      <w:r w:rsidR="003D658A" w:rsidRPr="003D658A">
        <w:rPr>
          <w:rFonts w:ascii="Arial" w:hAnsi="Arial" w:cs="Arial"/>
          <w:lang w:val="en-GB"/>
        </w:rPr>
        <w:t>Brahmagiri-Makut and Sirsi-Honnavara areas (</w:t>
      </w:r>
      <w:bookmarkStart w:id="40" w:name="_Hlk121685095"/>
      <w:r w:rsidR="003D658A" w:rsidRPr="003D658A">
        <w:rPr>
          <w:rFonts w:ascii="Arial" w:hAnsi="Arial" w:cs="Arial"/>
          <w:lang w:val="en-GB"/>
        </w:rPr>
        <w:t xml:space="preserve">Kumara and Singh 2004a), </w:t>
      </w:r>
      <w:bookmarkEnd w:id="40"/>
      <w:r w:rsidR="003D658A" w:rsidRPr="003D658A">
        <w:rPr>
          <w:rFonts w:ascii="Arial" w:hAnsi="Arial" w:cs="Arial"/>
          <w:lang w:val="en-GB"/>
        </w:rPr>
        <w:t>the Kudremukh National Park, Someshwara Wildlife Sanctuary, and Mookambika Wildlife Sanctuary (</w:t>
      </w:r>
      <w:bookmarkStart w:id="41" w:name="_Hlk121685119"/>
      <w:r w:rsidR="003D658A" w:rsidRPr="003D658A">
        <w:rPr>
          <w:rFonts w:ascii="Arial" w:hAnsi="Arial" w:cs="Arial"/>
          <w:lang w:val="en-GB"/>
        </w:rPr>
        <w:t xml:space="preserve">Vasudevan </w:t>
      </w:r>
      <w:r w:rsidR="003D658A" w:rsidRPr="003D658A">
        <w:rPr>
          <w:rFonts w:ascii="Arial" w:hAnsi="Arial" w:cs="Arial"/>
          <w:i/>
          <w:lang w:val="en-GB"/>
        </w:rPr>
        <w:t>et al</w:t>
      </w:r>
      <w:r w:rsidR="003D658A" w:rsidRPr="003D658A">
        <w:rPr>
          <w:rFonts w:ascii="Arial" w:hAnsi="Arial" w:cs="Arial"/>
          <w:lang w:val="en-GB"/>
        </w:rPr>
        <w:t>., 2006</w:t>
      </w:r>
      <w:bookmarkEnd w:id="41"/>
      <w:r w:rsidR="003D658A" w:rsidRPr="003D658A">
        <w:rPr>
          <w:rFonts w:ascii="Arial" w:hAnsi="Arial" w:cs="Arial"/>
          <w:lang w:val="en-GB"/>
        </w:rPr>
        <w:t>), and the Talakaveri Wildlife Sanctuary, Pushpagiri-Subramanya including Pushpagiri Wildlife Sanctuary, and Sharavathi Gersoppa including Sharavathi Valley Wildlife Sanctuary (</w:t>
      </w:r>
      <w:bookmarkStart w:id="42" w:name="_Hlk121685143"/>
      <w:r w:rsidR="003D658A" w:rsidRPr="003D658A">
        <w:rPr>
          <w:rFonts w:ascii="Arial" w:hAnsi="Arial" w:cs="Arial"/>
          <w:lang w:val="en-GB"/>
        </w:rPr>
        <w:t>Kumara 2007</w:t>
      </w:r>
      <w:bookmarkEnd w:id="42"/>
      <w:r w:rsidR="003D658A" w:rsidRPr="003D658A">
        <w:rPr>
          <w:rFonts w:ascii="Arial" w:hAnsi="Arial" w:cs="Arial"/>
          <w:lang w:val="en-GB"/>
        </w:rPr>
        <w:t>) by different authors.</w:t>
      </w:r>
      <w:r w:rsidR="003D658A">
        <w:rPr>
          <w:rFonts w:ascii="Arial" w:hAnsi="Arial" w:cs="Arial"/>
          <w:lang w:val="en-GB"/>
        </w:rPr>
        <w:t xml:space="preserve"> </w:t>
      </w:r>
      <w:r w:rsidR="003D658A" w:rsidRPr="003D658A">
        <w:rPr>
          <w:rFonts w:ascii="Arial" w:hAnsi="Arial" w:cs="Arial"/>
        </w:rPr>
        <w:t>During the period of 21-28</w:t>
      </w:r>
      <w:r w:rsidR="003D658A" w:rsidRPr="003D658A">
        <w:rPr>
          <w:rFonts w:ascii="Arial" w:hAnsi="Arial" w:cs="Arial"/>
          <w:vertAlign w:val="superscript"/>
        </w:rPr>
        <w:t>th</w:t>
      </w:r>
      <w:r w:rsidR="003D658A" w:rsidRPr="003D658A">
        <w:rPr>
          <w:rFonts w:ascii="Arial" w:hAnsi="Arial" w:cs="Arial"/>
        </w:rPr>
        <w:t xml:space="preserve"> of January 2009, </w:t>
      </w:r>
      <w:bookmarkStart w:id="43" w:name="_Hlk121685158"/>
      <w:r w:rsidR="003D658A" w:rsidRPr="003D658A">
        <w:rPr>
          <w:rFonts w:ascii="Arial" w:hAnsi="Arial" w:cs="Arial"/>
        </w:rPr>
        <w:t xml:space="preserve">Kumara </w:t>
      </w:r>
      <w:r w:rsidR="003D658A" w:rsidRPr="003D658A">
        <w:rPr>
          <w:rFonts w:ascii="Arial" w:hAnsi="Arial" w:cs="Arial"/>
          <w:i/>
        </w:rPr>
        <w:t>et al.</w:t>
      </w:r>
      <w:r w:rsidR="003D658A" w:rsidRPr="003D658A">
        <w:rPr>
          <w:rFonts w:ascii="Arial" w:hAnsi="Arial" w:cs="Arial"/>
        </w:rPr>
        <w:t xml:space="preserve"> (2011) </w:t>
      </w:r>
      <w:bookmarkEnd w:id="43"/>
      <w:r w:rsidR="003D658A" w:rsidRPr="003D658A">
        <w:rPr>
          <w:rFonts w:ascii="Arial" w:hAnsi="Arial" w:cs="Arial"/>
        </w:rPr>
        <w:t xml:space="preserve">conducted a survey to assess the status of the Lion-tailed macaque in the high way mountains in the southern Western Ghats, lies between 9°30′N to 9°50′N and 77°10′E to 78°30′ E have remnant evergreen forests, fragmented and overexploited to raise economic crops such as tea, coffee, cardamom, etc. However, it is a crucial wildlife part of Periyar Tiger Reserve (PTR) and connects the Grizzled Squirrel Wildlife Sanctuary (GSWLS) of Srivilliputhur in the east.  During the survey, 15 troops of LTM were encountered, each group that was sighted within a range of 1.5 km distance and mean group size was 33.25 (± 18.78), and totally 266 individuals, with minimum seven to maximum 55 individuals were sighted in different estates.  Further, </w:t>
      </w:r>
      <w:bookmarkStart w:id="44" w:name="_Hlk121685179"/>
      <w:r w:rsidR="003D658A" w:rsidRPr="003D658A">
        <w:rPr>
          <w:rFonts w:ascii="Arial" w:hAnsi="Arial" w:cs="Arial"/>
        </w:rPr>
        <w:t xml:space="preserve">Kumara </w:t>
      </w:r>
      <w:r w:rsidR="003D658A" w:rsidRPr="003D658A">
        <w:rPr>
          <w:rFonts w:ascii="Arial" w:hAnsi="Arial" w:cs="Arial"/>
          <w:i/>
        </w:rPr>
        <w:t>et al</w:t>
      </w:r>
      <w:r w:rsidR="003D658A" w:rsidRPr="003D658A">
        <w:rPr>
          <w:rFonts w:ascii="Arial" w:hAnsi="Arial" w:cs="Arial"/>
        </w:rPr>
        <w:t>. (2011)</w:t>
      </w:r>
      <w:bookmarkEnd w:id="44"/>
      <w:r w:rsidR="003D658A" w:rsidRPr="003D658A">
        <w:rPr>
          <w:rFonts w:ascii="Arial" w:hAnsi="Arial" w:cs="Arial"/>
        </w:rPr>
        <w:t xml:space="preserve"> reported that, Nilgiri langur was restricted to evergreen and moist deciduous forests, Lion-tailed macaques were confined to high and medium elevation evergreen forests, in the eastern parts of the hill   and Hanuman langur and slender loris were confined to dry forests.</w:t>
      </w:r>
    </w:p>
    <w:p w14:paraId="2FAE9491" w14:textId="4A7C5B2B" w:rsidR="00B01FCD" w:rsidRDefault="003D658A" w:rsidP="00441B6F">
      <w:pPr>
        <w:pStyle w:val="Body"/>
        <w:spacing w:after="0"/>
        <w:rPr>
          <w:rFonts w:ascii="Arial" w:hAnsi="Arial" w:cs="Arial"/>
        </w:rPr>
      </w:pPr>
      <w:bookmarkStart w:id="45" w:name="_Hlk121685206"/>
      <w:r w:rsidRPr="003D658A">
        <w:rPr>
          <w:rFonts w:ascii="Arial" w:hAnsi="Arial" w:cs="Arial"/>
        </w:rPr>
        <w:t xml:space="preserve">Kumara and Santhosh (2013) </w:t>
      </w:r>
      <w:bookmarkEnd w:id="45"/>
      <w:r w:rsidRPr="003D658A">
        <w:rPr>
          <w:rFonts w:ascii="Arial" w:hAnsi="Arial" w:cs="Arial"/>
        </w:rPr>
        <w:t xml:space="preserve">assessed </w:t>
      </w:r>
      <w:r w:rsidR="0041467E">
        <w:rPr>
          <w:rFonts w:ascii="Arial" w:hAnsi="Arial" w:cs="Arial"/>
        </w:rPr>
        <w:t>“</w:t>
      </w:r>
      <w:r w:rsidRPr="003D658A">
        <w:rPr>
          <w:rFonts w:ascii="Arial" w:hAnsi="Arial" w:cs="Arial"/>
        </w:rPr>
        <w:t xml:space="preserve">the Lion-tailed macaque population in Aghanashini Lion-tailed macaque Conservation Reserve area included five forest ranges </w:t>
      </w:r>
      <w:r w:rsidRPr="003D658A">
        <w:rPr>
          <w:rFonts w:ascii="Arial" w:hAnsi="Arial" w:cs="Arial"/>
          <w:i/>
        </w:rPr>
        <w:t>viz</w:t>
      </w:r>
      <w:r w:rsidRPr="003D658A">
        <w:rPr>
          <w:rFonts w:ascii="Arial" w:hAnsi="Arial" w:cs="Arial"/>
        </w:rPr>
        <w:t>. Kyadagi and Siddapura in Sirsi Forest Division, and Kumta, Honnavara and Gersoppa in Honnavara Forest Division. They had found totally 59 individuals, out of that troop size of two adult male, 16 adult female, three sub-adult male, five juveniles and one infant Hosthota area and another troop in Chiksuli area with two adult male, ten female, two sub adult male, 10 juveniles and three infants</w:t>
      </w:r>
      <w:r w:rsidR="0041467E">
        <w:rPr>
          <w:rFonts w:ascii="Arial" w:hAnsi="Arial" w:cs="Arial"/>
        </w:rPr>
        <w:t>”</w:t>
      </w:r>
      <w:r w:rsidRPr="003D658A">
        <w:rPr>
          <w:rFonts w:ascii="Arial" w:hAnsi="Arial" w:cs="Arial"/>
        </w:rPr>
        <w:t>.</w:t>
      </w:r>
      <w:bookmarkStart w:id="46" w:name="_Hlk121685230"/>
      <w:r>
        <w:rPr>
          <w:rFonts w:ascii="Arial" w:hAnsi="Arial" w:cs="Arial"/>
        </w:rPr>
        <w:t xml:space="preserve"> </w:t>
      </w:r>
      <w:r w:rsidRPr="003D658A">
        <w:rPr>
          <w:rFonts w:ascii="Arial" w:hAnsi="Arial" w:cs="Arial"/>
        </w:rPr>
        <w:t xml:space="preserve">Kumara </w:t>
      </w:r>
      <w:r w:rsidRPr="003D658A">
        <w:rPr>
          <w:rFonts w:ascii="Arial" w:hAnsi="Arial" w:cs="Arial"/>
          <w:i/>
        </w:rPr>
        <w:t>et al</w:t>
      </w:r>
      <w:r w:rsidRPr="003D658A">
        <w:rPr>
          <w:rFonts w:ascii="Arial" w:hAnsi="Arial" w:cs="Arial"/>
        </w:rPr>
        <w:t xml:space="preserve">. (2014) </w:t>
      </w:r>
      <w:bookmarkEnd w:id="46"/>
      <w:r w:rsidRPr="003D658A">
        <w:rPr>
          <w:rFonts w:ascii="Arial" w:hAnsi="Arial" w:cs="Arial"/>
        </w:rPr>
        <w:t xml:space="preserve">recorded </w:t>
      </w:r>
      <w:r w:rsidR="0041467E">
        <w:rPr>
          <w:rFonts w:ascii="Arial" w:hAnsi="Arial" w:cs="Arial"/>
        </w:rPr>
        <w:t>“</w:t>
      </w:r>
      <w:r w:rsidRPr="003D658A">
        <w:rPr>
          <w:rFonts w:ascii="Arial" w:hAnsi="Arial" w:cs="Arial"/>
        </w:rPr>
        <w:t>28 sightings of Lion-tailed macaque groups in parambikulam landscape with an encounter rate of 0.03 ± 0.01/km. They had   estimated a minimum of 17 groups with mean group size of 17.8 ± 8.5 individuals, in that 1.6 males, 8.3 females, and 7.9 immature individuals per group during October, 2010 and May, 2012 period at Nemmara, Chalakudy, and Vazhachal forest divisions and Parambikulam Tiger Reserve and study area lies between 76°34′ –76°50 E and 10°16′ –10°27′N</w:t>
      </w:r>
      <w:r w:rsidR="0041467E">
        <w:rPr>
          <w:rFonts w:ascii="Arial" w:hAnsi="Arial" w:cs="Arial"/>
        </w:rPr>
        <w:t>”</w:t>
      </w:r>
      <w:r w:rsidRPr="003D658A">
        <w:rPr>
          <w:rFonts w:ascii="Arial" w:hAnsi="Arial" w:cs="Arial"/>
        </w:rPr>
        <w:t>.</w:t>
      </w:r>
    </w:p>
    <w:p w14:paraId="578656CA" w14:textId="77777777" w:rsidR="00790ADA" w:rsidRPr="00FB3A86" w:rsidRDefault="00790ADA" w:rsidP="00441B6F">
      <w:pPr>
        <w:pStyle w:val="Body"/>
        <w:spacing w:after="0"/>
        <w:rPr>
          <w:rFonts w:ascii="Arial" w:hAnsi="Arial" w:cs="Arial"/>
        </w:rPr>
      </w:pPr>
    </w:p>
    <w:p w14:paraId="49E19873" w14:textId="1870A11B" w:rsidR="003D658A" w:rsidRPr="003D658A" w:rsidRDefault="003D658A" w:rsidP="003D658A">
      <w:pPr>
        <w:pStyle w:val="Body"/>
        <w:spacing w:after="0"/>
        <w:rPr>
          <w:rFonts w:ascii="Arial" w:hAnsi="Arial" w:cs="Arial"/>
          <w:b/>
          <w:bCs/>
        </w:rPr>
      </w:pPr>
      <w:r>
        <w:rPr>
          <w:rFonts w:ascii="Arial" w:hAnsi="Arial" w:cs="Arial"/>
          <w:b/>
          <w:sz w:val="22"/>
          <w:szCs w:val="22"/>
        </w:rPr>
        <w:t>5</w:t>
      </w:r>
      <w:r w:rsidRPr="003D658A">
        <w:rPr>
          <w:rFonts w:ascii="Arial" w:hAnsi="Arial" w:cs="Arial"/>
          <w:b/>
          <w:sz w:val="22"/>
          <w:szCs w:val="22"/>
        </w:rPr>
        <w:t xml:space="preserve">. </w:t>
      </w:r>
      <w:r w:rsidRPr="003D658A">
        <w:rPr>
          <w:rFonts w:ascii="Arial" w:hAnsi="Arial" w:cs="Arial"/>
          <w:b/>
          <w:bCs/>
          <w:sz w:val="22"/>
          <w:szCs w:val="22"/>
        </w:rPr>
        <w:t>TROOP SIZE AND AGE GROUP OF LION-TAILED MACAQUE</w:t>
      </w:r>
    </w:p>
    <w:p w14:paraId="59E4E183" w14:textId="22001119" w:rsidR="00315186" w:rsidRDefault="00315186" w:rsidP="00441B6F">
      <w:pPr>
        <w:pStyle w:val="Body"/>
        <w:spacing w:after="0"/>
        <w:rPr>
          <w:rFonts w:ascii="Arial" w:hAnsi="Arial" w:cs="Arial"/>
        </w:rPr>
      </w:pPr>
    </w:p>
    <w:p w14:paraId="36B82863" w14:textId="687F8B90" w:rsidR="003D658A" w:rsidRDefault="003D658A" w:rsidP="003D658A">
      <w:pPr>
        <w:jc w:val="both"/>
        <w:rPr>
          <w:bCs/>
        </w:rPr>
      </w:pPr>
      <w:bookmarkStart w:id="47" w:name="_Hlk121685244"/>
      <w:r w:rsidRPr="003D658A">
        <w:rPr>
          <w:bCs/>
        </w:rPr>
        <w:t xml:space="preserve">Kumar (1993) </w:t>
      </w:r>
      <w:bookmarkEnd w:id="47"/>
      <w:r w:rsidRPr="003D658A">
        <w:rPr>
          <w:bCs/>
        </w:rPr>
        <w:t xml:space="preserve">described age and sex classification as follows, I. Infants: Up to one year after birth, ii. Juvenile: 1 to 5 years, in females nipple become visible towards the end of the third year or at the start of fourth year, sexual cycles probably at the end of the fourth year, iii. Sub adult: For female five years to first birth: nipples clearly visible, sexual cycle start in early fifth year. For males; 5years to adulthood at about 10 years age, iv. Adult female: Multiparous female as indicated elongated nipples and baggy breast. v. adult male: Males with fully developed musculature, canines and tail tuft. </w:t>
      </w:r>
    </w:p>
    <w:p w14:paraId="788EF53B" w14:textId="77777777" w:rsidR="003D658A" w:rsidRPr="003D658A" w:rsidRDefault="003D658A" w:rsidP="003D658A">
      <w:pPr>
        <w:jc w:val="both"/>
      </w:pPr>
    </w:p>
    <w:p w14:paraId="51F2407F" w14:textId="6A81CE05" w:rsidR="003D658A" w:rsidRDefault="003D658A" w:rsidP="003D658A">
      <w:pPr>
        <w:jc w:val="both"/>
      </w:pPr>
      <w:bookmarkStart w:id="48" w:name="_Hlk121685260"/>
      <w:r w:rsidRPr="003D658A">
        <w:t>Ramachandran (1998)</w:t>
      </w:r>
      <w:bookmarkEnd w:id="48"/>
      <w:r w:rsidRPr="003D658A">
        <w:t xml:space="preserve"> studied the troop size of Lion-tailed macaque from 14 troops at Silent Valley National Park, Kerala, South India and estimated 275 Lion-tailed macaques. Among the 275 individuals observed 8 per cent were adult males, 45% were adult females, sub-adult males constituted 6 per cent and sub-adult females, juveniles, infants and cradled infants were grouped under immature class, and their proportion shared 41 per cent of the total population. Further, Ramachandran (1998) enumerated 22 number of adult males, 17 number of sub-adult males, 106 number of adult females, 12 number of sub-adult females, 49 number of juveniles, 33 number of infants, 18 number of cradling females and 18 number </w:t>
      </w:r>
      <w:r w:rsidRPr="003D658A">
        <w:lastRenderedPageBreak/>
        <w:t xml:space="preserve">of cradled infants during the study period. The sex ratio of the sexually mature individuals showed a higher number of females for all the troop studied and sex ratio varied from 3.50 to 8.38 in the main study troop. </w:t>
      </w:r>
    </w:p>
    <w:p w14:paraId="75183455" w14:textId="77777777" w:rsidR="00AD0D71" w:rsidRPr="003D658A" w:rsidRDefault="00AD0D71" w:rsidP="003D658A">
      <w:pPr>
        <w:jc w:val="both"/>
      </w:pPr>
    </w:p>
    <w:p w14:paraId="21F22C56" w14:textId="1413736B" w:rsidR="00AD0D71" w:rsidRDefault="003D658A" w:rsidP="00AD0D71">
      <w:pPr>
        <w:jc w:val="both"/>
      </w:pPr>
      <w:bookmarkStart w:id="49" w:name="_Hlk121685291"/>
      <w:r w:rsidRPr="003D658A">
        <w:t xml:space="preserve">Singh </w:t>
      </w:r>
      <w:r w:rsidRPr="003D658A">
        <w:rPr>
          <w:i/>
        </w:rPr>
        <w:t>et al</w:t>
      </w:r>
      <w:r w:rsidRPr="003D658A">
        <w:t xml:space="preserve">. (2001) </w:t>
      </w:r>
      <w:bookmarkEnd w:id="49"/>
      <w:r w:rsidRPr="003D658A">
        <w:t>studied the habitat of Lion-tailed macaque in Puthuthotam, a privately owned coffee/tea estate of 326-ha area surrounded by tea estates of the Valparai plateau, which, in turn, are surrounded by the Indira Gandhi Wildlife Sanctuary, Anaimalai Hills, Tamil Nadu, India during the year 2000.There were two groups identified and monitored over the year from 1995 to 1999 and found troop size of PT-I gradually increased from 36 in 1995 to 51 in 2000 and in PT-II that was 11 to 17. A significant increase in the ratio of immatures to adult females was 1:0.62, during 1995 to 1:1.43 during year 2000.</w:t>
      </w:r>
      <w:bookmarkStart w:id="50" w:name="_Hlk121685305"/>
      <w:r w:rsidR="00AD0D71">
        <w:t xml:space="preserve"> </w:t>
      </w:r>
      <w:r w:rsidRPr="003D658A">
        <w:t xml:space="preserve">Singh </w:t>
      </w:r>
      <w:r w:rsidRPr="003D658A">
        <w:rPr>
          <w:i/>
        </w:rPr>
        <w:t>et al</w:t>
      </w:r>
      <w:r w:rsidRPr="003D658A">
        <w:t xml:space="preserve">. (2002) </w:t>
      </w:r>
      <w:bookmarkEnd w:id="50"/>
      <w:r w:rsidRPr="003D658A">
        <w:t>classified macaques attained eight years and above as adult male, 4- 8 years male’s group as sub adult male, in the case of female, if age group was more than six years was adult female and four to six years of females as sub adult female, juveniles were between one to four years and less than one-year macaques were infants.</w:t>
      </w:r>
    </w:p>
    <w:p w14:paraId="20CF6EEF" w14:textId="79FAB4AC" w:rsidR="003D658A" w:rsidRPr="003D658A" w:rsidRDefault="003D658A" w:rsidP="00AD0D71">
      <w:pPr>
        <w:jc w:val="both"/>
      </w:pPr>
      <w:r w:rsidRPr="003D658A">
        <w:tab/>
      </w:r>
    </w:p>
    <w:p w14:paraId="2D2956AF" w14:textId="5803CB70" w:rsidR="003D658A" w:rsidRDefault="003D658A" w:rsidP="00AD0D71">
      <w:pPr>
        <w:jc w:val="both"/>
      </w:pPr>
      <w:r w:rsidRPr="003D658A">
        <w:t xml:space="preserve">Singh </w:t>
      </w:r>
      <w:r w:rsidRPr="003D658A">
        <w:rPr>
          <w:i/>
        </w:rPr>
        <w:t>et al</w:t>
      </w:r>
      <w:r w:rsidRPr="003D658A">
        <w:t xml:space="preserve">. (2002) analysed that the population structure over the study period of 1996 to 2001 were remained relatively constant in the study area of Anaimalai Hills, Tamil Nadu. Totally, 375 macaques were encountered in this study and there was a mean of 2.13 adult males, 1.42 sub-adult males, 6.8 adult females, 0.69 sub-adult females, 5.19 juveniles and 2.31 infants in these </w:t>
      </w:r>
      <w:r w:rsidR="00AD0D71" w:rsidRPr="003D658A">
        <w:t>groups.</w:t>
      </w:r>
      <w:r w:rsidR="00AD0D71" w:rsidRPr="003D658A">
        <w:rPr>
          <w:lang w:val="en-IN"/>
        </w:rPr>
        <w:t xml:space="preserve"> The</w:t>
      </w:r>
      <w:r w:rsidRPr="003D658A">
        <w:rPr>
          <w:lang w:val="en-IN"/>
        </w:rPr>
        <w:t xml:space="preserve"> overall</w:t>
      </w:r>
      <w:r w:rsidRPr="003D658A">
        <w:t xml:space="preserve"> adult (sub-adults not included) to immature (less than 4 years in age) ratio was 1:0.84 </w:t>
      </w:r>
      <w:r w:rsidRPr="003D658A">
        <w:rPr>
          <w:lang w:val="en-IN"/>
        </w:rPr>
        <w:t>and adult (sub-adults included) male to female ratio was 1: 2.11</w:t>
      </w:r>
      <w:r w:rsidRPr="003D658A">
        <w:t xml:space="preserve">. </w:t>
      </w:r>
      <w:r w:rsidRPr="003D658A">
        <w:rPr>
          <w:lang w:val="en-IN"/>
        </w:rPr>
        <w:t xml:space="preserve">The </w:t>
      </w:r>
      <w:r w:rsidRPr="003D658A">
        <w:t xml:space="preserve">adult female to immature ratio was 1: 1.10. </w:t>
      </w:r>
      <w:r w:rsidRPr="003D658A">
        <w:rPr>
          <w:lang w:val="en-IN"/>
        </w:rPr>
        <w:t xml:space="preserve">The </w:t>
      </w:r>
      <w:r w:rsidRPr="003D658A">
        <w:t xml:space="preserve">mean troop size of the LTM </w:t>
      </w:r>
      <w:r w:rsidR="00AD0D71" w:rsidRPr="003D658A">
        <w:t>was</w:t>
      </w:r>
      <w:r w:rsidRPr="003D658A">
        <w:t xml:space="preserve"> higher in smaller fragments, </w:t>
      </w:r>
      <w:r w:rsidRPr="003D658A">
        <w:rPr>
          <w:lang w:val="en-IN"/>
        </w:rPr>
        <w:t>at</w:t>
      </w:r>
      <w:r w:rsidRPr="003D658A">
        <w:t xml:space="preserve"> coffee plantations in Anaimalai Hills had group size (22.83) than in the larger forest complexes (13.17).</w:t>
      </w:r>
    </w:p>
    <w:p w14:paraId="63887DA3" w14:textId="77777777" w:rsidR="00AD0D71" w:rsidRPr="003D658A" w:rsidRDefault="00AD0D71" w:rsidP="00AD0D71">
      <w:pPr>
        <w:jc w:val="both"/>
      </w:pPr>
    </w:p>
    <w:p w14:paraId="653EED47" w14:textId="00E51294" w:rsidR="003D658A" w:rsidRPr="003D658A" w:rsidRDefault="003D658A" w:rsidP="00AD0D71">
      <w:pPr>
        <w:jc w:val="both"/>
      </w:pPr>
      <w:bookmarkStart w:id="51" w:name="_Hlk121685334"/>
      <w:r w:rsidRPr="003D658A">
        <w:t xml:space="preserve">Kumara </w:t>
      </w:r>
      <w:r w:rsidRPr="003D658A">
        <w:rPr>
          <w:i/>
          <w:iCs/>
        </w:rPr>
        <w:t>et al.</w:t>
      </w:r>
      <w:r w:rsidRPr="003D658A">
        <w:t xml:space="preserve"> (2008)</w:t>
      </w:r>
      <w:bookmarkEnd w:id="51"/>
      <w:r w:rsidRPr="003D658A">
        <w:t xml:space="preserve"> population assessment study reported that, there was  20 groups in Kudremukh National Park, (KNP) 4 groups in Someshwara Wildlife Sanctuary (SWS) and 6 groups in Kollur range of Mookambika Wildlife Sanctuary (MWS) and estimated the population of 451 individuals in 30 groups in the entire Kudremukh forest complex, because forests between KNP and SWS are continuous with reserve forests whereas  distance between SWS and MWS is approximately 20 km with no continuous forest, and hence  those in MWS as a separate population. Kumara </w:t>
      </w:r>
      <w:r w:rsidRPr="003D658A">
        <w:rPr>
          <w:i/>
        </w:rPr>
        <w:t>et al</w:t>
      </w:r>
      <w:r w:rsidRPr="003D658A">
        <w:t>. (2011) recorded mean number of different age–sex individuals in and age–sex ratios of Lion-tailed macaque groups sighted in Highway Mountains during their survey and reported that there was 1.75 adult male, 7.00 adult female, 1.25 sub- adult male, 1.00 sub adult female, 6.75 juvenile, 2.00 infant and the adult male, female ratio of 1:3.9, adult, immature ratio of 1:1.3 and adult, infant ratio of 1: 0.3.</w:t>
      </w:r>
    </w:p>
    <w:p w14:paraId="7D971778" w14:textId="77777777" w:rsidR="00AD0D71" w:rsidRDefault="00AD0D71" w:rsidP="00AD0D71">
      <w:pPr>
        <w:jc w:val="both"/>
      </w:pPr>
    </w:p>
    <w:p w14:paraId="60788B68" w14:textId="2A7B2A0A" w:rsidR="003D658A" w:rsidRPr="003D658A" w:rsidRDefault="003D658A" w:rsidP="00AD0D71">
      <w:pPr>
        <w:jc w:val="both"/>
      </w:pPr>
      <w:r w:rsidRPr="003D658A">
        <w:t xml:space="preserve">Santhosh </w:t>
      </w:r>
      <w:r w:rsidRPr="003D658A">
        <w:rPr>
          <w:i/>
          <w:iCs/>
        </w:rPr>
        <w:t>et al</w:t>
      </w:r>
      <w:r w:rsidRPr="003D658A">
        <w:t>. (2013) assessed the population of Lion-tailed macaques in central Western Ghats, in the district of Uttara Kannada, state of Karnataka, south India, which comes under reserve forest area under the jurisdiction of  Kanara Forest Circle, represented by the Kyadagi and Siddapur forest ranges in the Sirsi Territorial Forest Division, and the Kumta, Honnavara and Gersoppa forest ranges in the Honnavara territorial forest division received average rainfall of 3000 mm during  May to October. The</w:t>
      </w:r>
      <w:r w:rsidRPr="003D658A">
        <w:rPr>
          <w:lang w:val="en-IN"/>
        </w:rPr>
        <w:t xml:space="preserve">re was mean group size of 20.6 which were from 31 groups and found totally 638 individuals. The mean group size was varied from 16 and 25 from </w:t>
      </w:r>
      <w:r w:rsidRPr="003D658A">
        <w:t>49 sightings.</w:t>
      </w:r>
      <w:r w:rsidR="00AD0D71">
        <w:t xml:space="preserve"> </w:t>
      </w:r>
      <w:r w:rsidRPr="003D658A">
        <w:t xml:space="preserve">Sushma </w:t>
      </w:r>
      <w:r w:rsidRPr="003D658A">
        <w:rPr>
          <w:i/>
          <w:iCs/>
        </w:rPr>
        <w:t>et al</w:t>
      </w:r>
      <w:r w:rsidRPr="003D658A">
        <w:t xml:space="preserve">. (2014) estimated mean group size of 15.4 individuals, minimum 462 individuals in 200 km² area and mean numbers of males and females per group were 1.71 and 6, respectively. Overall, the adult male–adult female sex ratio was 3.5 females per male, in Kalakad-Mundanthurai Tiger Reserve (89,500 ha) is situated at the southernmost end of the Western Ghats on the eastern slopes, 8°25’–8°53’N and 77°15’–77°35’E, receiving rainfall during the south-west monsoon (June– August) and the north-east monsoon (October–December) and mean annual rainfall is about 3,000 mm. </w:t>
      </w:r>
      <w:r w:rsidRPr="003D658A">
        <w:lastRenderedPageBreak/>
        <w:t xml:space="preserve">Srimati and Mahaly (2020) classified or grouped the Lion-tailed macaque on site based on their morphological features. </w:t>
      </w:r>
      <w:r w:rsidRPr="003D658A">
        <w:rPr>
          <w:lang w:val="en-IN"/>
        </w:rPr>
        <w:t xml:space="preserve">Any male, if bigger than an adult female by one third of its size. </w:t>
      </w:r>
      <w:r w:rsidRPr="003D658A">
        <w:t xml:space="preserve">Like that, </w:t>
      </w:r>
      <w:r w:rsidRPr="003D658A">
        <w:rPr>
          <w:lang w:val="en-IN"/>
        </w:rPr>
        <w:t xml:space="preserve">if </w:t>
      </w:r>
      <w:r w:rsidRPr="003D658A">
        <w:t xml:space="preserve">adult female carrying a neonate, pregnant or swollen. </w:t>
      </w:r>
      <w:r w:rsidRPr="003D658A">
        <w:rPr>
          <w:lang w:val="en-IN"/>
        </w:rPr>
        <w:t>The</w:t>
      </w:r>
      <w:r w:rsidRPr="003D658A">
        <w:t xml:space="preserve"> sub adult </w:t>
      </w:r>
      <w:r w:rsidRPr="003D658A">
        <w:rPr>
          <w:lang w:val="en-IN"/>
        </w:rPr>
        <w:t xml:space="preserve">males are morphologically similar to </w:t>
      </w:r>
      <w:r w:rsidRPr="003D658A">
        <w:t>an adult</w:t>
      </w:r>
      <w:r w:rsidRPr="003D658A">
        <w:rPr>
          <w:lang w:val="en-IN"/>
        </w:rPr>
        <w:t xml:space="preserve"> or smaller than an adult female or any </w:t>
      </w:r>
      <w:r w:rsidRPr="003D658A">
        <w:t xml:space="preserve">female </w:t>
      </w:r>
      <w:r w:rsidRPr="003D658A">
        <w:rPr>
          <w:lang w:val="en-IN"/>
        </w:rPr>
        <w:t xml:space="preserve">and </w:t>
      </w:r>
      <w:r w:rsidRPr="003D658A">
        <w:t xml:space="preserve">bigger than a juvenile. Similarly, juvenile </w:t>
      </w:r>
      <w:r w:rsidRPr="003D658A">
        <w:rPr>
          <w:lang w:val="en-IN"/>
        </w:rPr>
        <w:t xml:space="preserve">is </w:t>
      </w:r>
      <w:r w:rsidRPr="003D658A">
        <w:t>independent of its mother, fed alone and indulged in playing.</w:t>
      </w:r>
    </w:p>
    <w:p w14:paraId="3A47B43B" w14:textId="77777777" w:rsidR="00315186" w:rsidRPr="00315186" w:rsidRDefault="00315186" w:rsidP="00441B6F"/>
    <w:p w14:paraId="42782CE4" w14:textId="6518F007" w:rsidR="002575C9" w:rsidRPr="002575C9" w:rsidRDefault="002575C9" w:rsidP="002575C9">
      <w:pPr>
        <w:rPr>
          <w:rFonts w:ascii="Arial" w:hAnsi="Arial" w:cs="Arial"/>
          <w:b/>
          <w:sz w:val="22"/>
          <w:szCs w:val="22"/>
        </w:rPr>
      </w:pPr>
      <w:r>
        <w:rPr>
          <w:rFonts w:ascii="Arial" w:hAnsi="Arial" w:cs="Arial"/>
          <w:b/>
          <w:sz w:val="22"/>
          <w:szCs w:val="22"/>
        </w:rPr>
        <w:t>6</w:t>
      </w:r>
      <w:r w:rsidRPr="002575C9">
        <w:rPr>
          <w:rFonts w:ascii="Arial" w:hAnsi="Arial" w:cs="Arial"/>
          <w:b/>
          <w:sz w:val="22"/>
          <w:szCs w:val="22"/>
        </w:rPr>
        <w:t xml:space="preserve">. </w:t>
      </w:r>
      <w:r w:rsidRPr="002575C9">
        <w:rPr>
          <w:rFonts w:ascii="Arial" w:hAnsi="Arial" w:cs="Arial"/>
          <w:b/>
          <w:bCs/>
          <w:sz w:val="22"/>
          <w:szCs w:val="22"/>
        </w:rPr>
        <w:t>LION-TAILED MACAQUE IN FREE RANGE HABITAT</w:t>
      </w:r>
    </w:p>
    <w:p w14:paraId="576AB15A" w14:textId="175F1161" w:rsidR="002575C9" w:rsidRPr="002575C9" w:rsidRDefault="002575C9" w:rsidP="002575C9">
      <w:pPr>
        <w:rPr>
          <w:rFonts w:ascii="Arial" w:hAnsi="Arial" w:cs="Arial"/>
          <w:b/>
          <w:bCs/>
          <w:sz w:val="22"/>
          <w:szCs w:val="22"/>
        </w:rPr>
      </w:pPr>
    </w:p>
    <w:p w14:paraId="79531F07" w14:textId="10D430F7" w:rsidR="002575C9" w:rsidRPr="002575C9" w:rsidRDefault="002575C9" w:rsidP="002575C9">
      <w:pPr>
        <w:rPr>
          <w:rFonts w:ascii="Arial" w:hAnsi="Arial" w:cs="Arial"/>
          <w:sz w:val="22"/>
          <w:szCs w:val="22"/>
        </w:rPr>
      </w:pPr>
      <w:bookmarkStart w:id="52" w:name="_Hlk195196598"/>
      <w:r w:rsidRPr="002575C9">
        <w:rPr>
          <w:rFonts w:ascii="Arial" w:hAnsi="Arial" w:cs="Arial"/>
          <w:b/>
          <w:bCs/>
          <w:sz w:val="22"/>
          <w:szCs w:val="22"/>
        </w:rPr>
        <w:t>6.1</w:t>
      </w:r>
      <w:r w:rsidRPr="002575C9">
        <w:rPr>
          <w:rFonts w:ascii="Arial" w:hAnsi="Arial" w:cs="Arial"/>
          <w:sz w:val="22"/>
          <w:szCs w:val="22"/>
        </w:rPr>
        <w:t xml:space="preserve"> </w:t>
      </w:r>
      <w:r w:rsidRPr="002575C9">
        <w:rPr>
          <w:rFonts w:ascii="Arial" w:hAnsi="Arial" w:cs="Arial"/>
          <w:b/>
          <w:sz w:val="22"/>
          <w:szCs w:val="22"/>
        </w:rPr>
        <w:t>SOCIAL BEHAVIOUR AMONG LION-TAILED MACAQUE IN FREE RANGE HABITAT</w:t>
      </w:r>
    </w:p>
    <w:bookmarkEnd w:id="52"/>
    <w:p w14:paraId="7B98FA1E" w14:textId="77777777" w:rsidR="002575C9" w:rsidRDefault="002575C9" w:rsidP="002575C9"/>
    <w:p w14:paraId="2B11CF02" w14:textId="7ACBF694" w:rsidR="002575C9" w:rsidRPr="002575C9" w:rsidRDefault="002575C9" w:rsidP="002575C9">
      <w:pPr>
        <w:jc w:val="both"/>
        <w:rPr>
          <w:rFonts w:ascii="Arial" w:hAnsi="Arial" w:cs="Arial"/>
        </w:rPr>
      </w:pPr>
      <w:r w:rsidRPr="002575C9">
        <w:rPr>
          <w:rFonts w:ascii="Arial" w:hAnsi="Arial" w:cs="Arial"/>
        </w:rPr>
        <w:t>Kurup and Kumar (1993) reported that the Lion-tailed macaques are considered the most arboreal species, among other macaques the Lion-tailed macaques are spending 93 per cent of their time in the middle and upper parts of the forest canopy, and less than 1 per cent of their time on the ground. Social organization of Lion-tailed macaques is very different, compared to other primates, live in multi-male, multi-female groups containing adult males, females and offspring (Thierry, 2004).</w:t>
      </w:r>
      <w:r w:rsidR="00D560A8">
        <w:rPr>
          <w:rFonts w:ascii="Arial" w:hAnsi="Arial" w:cs="Arial"/>
        </w:rPr>
        <w:t xml:space="preserve"> </w:t>
      </w:r>
      <w:r w:rsidRPr="002575C9">
        <w:rPr>
          <w:rFonts w:ascii="Arial" w:hAnsi="Arial" w:cs="Arial"/>
        </w:rPr>
        <w:t>Ram et al. (2003) studied the allo-grooming behaviour among wild female bonnet macaques during natural foraging and on provisioning and opined that allo- grooming become a strategy to maintain social relationships with other members in the troop and escape aggression from the most dominant individuals in the troop.</w:t>
      </w:r>
    </w:p>
    <w:p w14:paraId="653F513F" w14:textId="77777777" w:rsidR="002575C9" w:rsidRPr="002575C9" w:rsidRDefault="002575C9" w:rsidP="002575C9">
      <w:pPr>
        <w:jc w:val="both"/>
        <w:rPr>
          <w:rFonts w:ascii="Arial" w:hAnsi="Arial" w:cs="Arial"/>
        </w:rPr>
      </w:pPr>
    </w:p>
    <w:p w14:paraId="78F86331" w14:textId="39DF302E" w:rsidR="002575C9" w:rsidRPr="002575C9" w:rsidRDefault="002575C9" w:rsidP="002575C9">
      <w:pPr>
        <w:jc w:val="both"/>
        <w:rPr>
          <w:rFonts w:ascii="Arial" w:hAnsi="Arial" w:cs="Arial"/>
        </w:rPr>
      </w:pPr>
      <w:r w:rsidRPr="002575C9">
        <w:rPr>
          <w:rFonts w:ascii="Arial" w:hAnsi="Arial" w:cs="Arial"/>
        </w:rPr>
        <w:t>Lion-tailed macaque males in the group were exhibiting more agonistic social interactions, while they meet each other and not contact each other showed lesser social interactions, but it was noted social interactions were more affiliative in bonnet macaque males (Theirry,2007).</w:t>
      </w:r>
      <w:r w:rsidR="00D560A8">
        <w:rPr>
          <w:rFonts w:ascii="Arial" w:hAnsi="Arial" w:cs="Arial"/>
        </w:rPr>
        <w:t xml:space="preserve"> </w:t>
      </w:r>
      <w:r w:rsidRPr="002575C9">
        <w:rPr>
          <w:rFonts w:ascii="Arial" w:hAnsi="Arial" w:cs="Arial"/>
        </w:rPr>
        <w:t>Singh et al. (2010) compared the occurrence of social behavior and self-groom in Lion-tailed macaques and bonnet macaques (BM) males. The autogroom behavior exhibited by LTM was comparatively higher (P&lt;0.01) than male BM. But, socio-negative behaviors were similar and socio-positive behaviours were differed significantly between LTM and BM. Like that, male macaques exhibited agonistic behaviours more frequently toward female macaques, but not notced in male bonnet macaques (P&lt;0.001). However, affiliation interactions between sexes were similar between Lion-tailed macaques and BM. Menon and Poirier (1996) found that Lion-tailed macaques spent 42 per cent of their time on foraging and feeding, 16 on resting, and 34 per cent on moving in disturbed fragmented habitat.</w:t>
      </w:r>
    </w:p>
    <w:p w14:paraId="6C023992" w14:textId="77777777" w:rsidR="002575C9" w:rsidRPr="002575C9" w:rsidRDefault="002575C9" w:rsidP="002575C9">
      <w:pPr>
        <w:jc w:val="both"/>
        <w:rPr>
          <w:rFonts w:ascii="Arial" w:hAnsi="Arial" w:cs="Arial"/>
        </w:rPr>
      </w:pPr>
    </w:p>
    <w:p w14:paraId="2829F335" w14:textId="0E17C4E8" w:rsidR="00315186" w:rsidRDefault="002575C9" w:rsidP="002575C9">
      <w:pPr>
        <w:jc w:val="both"/>
        <w:rPr>
          <w:rFonts w:ascii="Arial" w:hAnsi="Arial" w:cs="Arial"/>
        </w:rPr>
      </w:pPr>
      <w:r w:rsidRPr="002575C9">
        <w:rPr>
          <w:rFonts w:ascii="Arial" w:hAnsi="Arial" w:cs="Arial"/>
        </w:rPr>
        <w:t>Kurup and Kumar (1993) found that wild Lion-tailed macaques inhabiting a large, protected forest spent more than 50 per cent of the day on food-related behaviours, approximately 33 per cent on resting, and 15 per cent on moving. Dhawale et al. (2020) observed reciprocity in allogrooming which significantly displayed among female macaques in forested habitats and broke down in human-dominated habitats. Moreover, positive correlation between frequency of initiated allogrooming and duration of time spent in it, displayed by the study female Lion-tailed macaques in the Forest Interior, Forest Edge and the Open Forest Patch were scattered in the Human Settlement. By that, female macaques in Puthuthottam forest fragment, containing native and non-native tree species and bordered on one side of the national highway exhibited novel social strategy to escape aggression and effect reconciliation under scenarios of increased competition, as prevailed in the anthropogenic habitat.</w:t>
      </w:r>
    </w:p>
    <w:p w14:paraId="2B45FFD6" w14:textId="77777777" w:rsidR="00FB1E99" w:rsidRDefault="00FB1E99" w:rsidP="002575C9">
      <w:pPr>
        <w:jc w:val="both"/>
        <w:rPr>
          <w:rFonts w:ascii="Arial" w:hAnsi="Arial" w:cs="Arial"/>
        </w:rPr>
      </w:pPr>
    </w:p>
    <w:p w14:paraId="53F14DC5" w14:textId="0E7A54A1" w:rsidR="00FB1E99" w:rsidRPr="00FB1E99" w:rsidRDefault="00FB1E99" w:rsidP="00FB1E99">
      <w:pPr>
        <w:jc w:val="both"/>
        <w:rPr>
          <w:rFonts w:ascii="Arial" w:hAnsi="Arial" w:cs="Arial"/>
          <w:b/>
          <w:bCs/>
          <w:sz w:val="22"/>
          <w:szCs w:val="22"/>
        </w:rPr>
      </w:pPr>
      <w:r w:rsidRPr="00FB1E99">
        <w:rPr>
          <w:rFonts w:ascii="Arial" w:hAnsi="Arial" w:cs="Arial"/>
          <w:b/>
          <w:bCs/>
          <w:sz w:val="22"/>
          <w:szCs w:val="22"/>
        </w:rPr>
        <w:t>6.2</w:t>
      </w:r>
      <w:r>
        <w:rPr>
          <w:rFonts w:ascii="Arial" w:hAnsi="Arial" w:cs="Arial"/>
          <w:b/>
          <w:bCs/>
          <w:sz w:val="22"/>
          <w:szCs w:val="22"/>
        </w:rPr>
        <w:t xml:space="preserve"> </w:t>
      </w:r>
      <w:r w:rsidRPr="00FB1E99">
        <w:rPr>
          <w:rFonts w:ascii="Arial" w:hAnsi="Arial" w:cs="Arial"/>
          <w:b/>
          <w:bCs/>
          <w:sz w:val="22"/>
          <w:szCs w:val="22"/>
        </w:rPr>
        <w:t>FORAGING BEHAVIOUR AMONG LION-TAILED MACAQUE IN FREE RANGE HABITAT</w:t>
      </w:r>
    </w:p>
    <w:p w14:paraId="4139DFCD" w14:textId="6B415375" w:rsidR="00FB1E99" w:rsidRPr="00FB1E99" w:rsidRDefault="00FB1E99" w:rsidP="00FB1E99">
      <w:pPr>
        <w:jc w:val="both"/>
        <w:rPr>
          <w:rFonts w:ascii="Arial" w:hAnsi="Arial" w:cs="Arial"/>
        </w:rPr>
      </w:pPr>
    </w:p>
    <w:p w14:paraId="382EF305" w14:textId="77777777" w:rsidR="001648C3" w:rsidRPr="001648C3" w:rsidRDefault="001648C3" w:rsidP="001648C3">
      <w:pPr>
        <w:jc w:val="both"/>
        <w:rPr>
          <w:rFonts w:ascii="Arial" w:hAnsi="Arial" w:cs="Arial"/>
        </w:rPr>
      </w:pPr>
      <w:r w:rsidRPr="001648C3">
        <w:rPr>
          <w:rFonts w:ascii="Arial" w:hAnsi="Arial" w:cs="Arial"/>
        </w:rPr>
        <w:lastRenderedPageBreak/>
        <w:t xml:space="preserve">All the primate species studied so far are highly selective in food selection, with specific portions of specific species being regularly selected. In general, shoots, flowers, and fruits are more commonly eaten than mature leaves. Awareness of the complexity of the factors affecting primate food selection is increasing. It is now clear that caloric value is just one of many factors that affect food choice and qualitative differences between foods (Brock, 1977). </w:t>
      </w:r>
    </w:p>
    <w:p w14:paraId="7C2DCB86" w14:textId="54426ADB" w:rsidR="001648C3" w:rsidRDefault="001648C3" w:rsidP="001648C3">
      <w:pPr>
        <w:jc w:val="both"/>
        <w:rPr>
          <w:rFonts w:ascii="Arial" w:hAnsi="Arial" w:cs="Arial"/>
        </w:rPr>
      </w:pPr>
      <w:r w:rsidRPr="001648C3">
        <w:rPr>
          <w:rFonts w:ascii="Arial" w:hAnsi="Arial" w:cs="Arial"/>
        </w:rPr>
        <w:t xml:space="preserve">Kurup and Kumar (1993) studied the behavior and time budget of Lion-tailed macaques at the Anamali Wildlife Sanctuary in Tamil Nadu. In this study, the authors categorized observed items into seven and followed the macaques through the forest. In the nutritional analysis, the Lion-tailed macaques are usually in frugivorous, the authors also found that the macaques were used insects as their diet and termed them as frugi-insectivorous. </w:t>
      </w:r>
    </w:p>
    <w:p w14:paraId="742927CE" w14:textId="77777777" w:rsidR="001648C3" w:rsidRPr="001648C3" w:rsidRDefault="001648C3" w:rsidP="001648C3">
      <w:pPr>
        <w:jc w:val="both"/>
        <w:rPr>
          <w:rFonts w:ascii="Arial" w:hAnsi="Arial" w:cs="Arial"/>
        </w:rPr>
      </w:pPr>
    </w:p>
    <w:p w14:paraId="02FD85B5" w14:textId="76D16882" w:rsidR="001648C3" w:rsidRDefault="001648C3" w:rsidP="001648C3">
      <w:pPr>
        <w:jc w:val="both"/>
        <w:rPr>
          <w:rFonts w:ascii="Arial" w:hAnsi="Arial" w:cs="Arial"/>
        </w:rPr>
      </w:pPr>
      <w:r w:rsidRPr="001648C3">
        <w:rPr>
          <w:rFonts w:ascii="Arial" w:hAnsi="Arial" w:cs="Arial"/>
        </w:rPr>
        <w:t>Chivers (1998) measured feeding on wildlife, especially wild primates. The author calculates the type of food based on the selectivity of the nutrient and energy expenditure, the timing of feeding, the weight of the food, and the nutrients. Ninety-two plant species, including trees, lianas, shrubs, some species of mushrooms, species of lichens, and parasites, were used to feed the Lion-tailed macaque. Among the food items, Cullenia exerlata used for seeds and flowers, was the most preferred. An average of 21 plant species is used for food each month.</w:t>
      </w:r>
      <w:r>
        <w:rPr>
          <w:rFonts w:ascii="Arial" w:hAnsi="Arial" w:cs="Arial"/>
        </w:rPr>
        <w:t xml:space="preserve"> </w:t>
      </w:r>
      <w:r w:rsidRPr="001648C3">
        <w:rPr>
          <w:rFonts w:ascii="Arial" w:hAnsi="Arial" w:cs="Arial"/>
        </w:rPr>
        <w:t>The average home range of the Lion-tailed macaque in the rainforests of the Silent Valley is estimated to be 2.41 km2 (Ramachandran, 1998).</w:t>
      </w:r>
      <w:r>
        <w:rPr>
          <w:rFonts w:ascii="Arial" w:hAnsi="Arial" w:cs="Arial"/>
        </w:rPr>
        <w:t xml:space="preserve"> </w:t>
      </w:r>
      <w:r w:rsidRPr="001648C3">
        <w:rPr>
          <w:rFonts w:ascii="Arial" w:hAnsi="Arial" w:cs="Arial"/>
        </w:rPr>
        <w:t xml:space="preserve">Dierenfeld and McCann (1999) studied the feeding behaviour of two groups of semi free-ranging primates inhabit on St. Catherines Island, Georgia. The animals were observed at daily for one year on the basis of season. Finally, the authors concluded that the annual feeding time of the two primates were similar. Lemur had higher diet diversity than Lion-tailed macaques. The two groups had different choices of food species and it varies periodically. </w:t>
      </w:r>
    </w:p>
    <w:p w14:paraId="41204E95" w14:textId="77777777" w:rsidR="001648C3" w:rsidRPr="001648C3" w:rsidRDefault="001648C3" w:rsidP="001648C3">
      <w:pPr>
        <w:jc w:val="both"/>
        <w:rPr>
          <w:rFonts w:ascii="Arial" w:hAnsi="Arial" w:cs="Arial"/>
        </w:rPr>
      </w:pPr>
    </w:p>
    <w:p w14:paraId="52FF11CC" w14:textId="09F6240A" w:rsidR="001648C3" w:rsidRPr="001648C3" w:rsidRDefault="001648C3" w:rsidP="001648C3">
      <w:pPr>
        <w:jc w:val="both"/>
        <w:rPr>
          <w:rFonts w:ascii="Arial" w:hAnsi="Arial" w:cs="Arial"/>
        </w:rPr>
      </w:pPr>
      <w:r w:rsidRPr="001648C3">
        <w:rPr>
          <w:rFonts w:ascii="Arial" w:hAnsi="Arial" w:cs="Arial"/>
        </w:rPr>
        <w:t xml:space="preserve">Singh et al. (2001) reported </w:t>
      </w:r>
      <w:r w:rsidR="0041467E">
        <w:rPr>
          <w:rFonts w:ascii="Arial" w:hAnsi="Arial" w:cs="Arial"/>
        </w:rPr>
        <w:t>“</w:t>
      </w:r>
      <w:r w:rsidRPr="001648C3">
        <w:rPr>
          <w:rFonts w:ascii="Arial" w:hAnsi="Arial" w:cs="Arial"/>
        </w:rPr>
        <w:t>macaques feeding on non-native/pioneer plants (39.94 per cent) was higher than feeding on native plants (36.72 per cent). Of the 8.68 per cent feeding on cash crops, coffee alone accounted for 85.46 per cent of this food category. Of the non-native/pioneer species, Maesa, Maesopsis and Macaranga were found to be the species most frequently used for feeding in Puthuthotam estate. The major trees and plants that are non-native/pioneer and are planted in Puthuthotam include Macaranga peltata, Maesopsis eminii, Maesa perrottetiana, Coffea arabica/robusta, Clerodendron infortunatum and Lantana camara. Although native plants (mainly Cullenia exharillata, Artocarpus integrifolia, Eliocarpus ferruginus, Litsaea floribunda, Ficus sp. and Mesua ferrea) were still present</w:t>
      </w:r>
      <w:r w:rsidR="0041467E">
        <w:rPr>
          <w:rFonts w:ascii="Arial" w:hAnsi="Arial" w:cs="Arial"/>
        </w:rPr>
        <w:t>”</w:t>
      </w:r>
      <w:r w:rsidRPr="001648C3">
        <w:rPr>
          <w:rFonts w:ascii="Arial" w:hAnsi="Arial" w:cs="Arial"/>
        </w:rPr>
        <w:t>.</w:t>
      </w:r>
    </w:p>
    <w:p w14:paraId="1E5A9CED" w14:textId="1618F1F0" w:rsidR="001648C3" w:rsidRPr="001648C3" w:rsidRDefault="001648C3" w:rsidP="001648C3">
      <w:pPr>
        <w:jc w:val="both"/>
        <w:rPr>
          <w:rFonts w:ascii="Arial" w:hAnsi="Arial" w:cs="Arial"/>
        </w:rPr>
      </w:pPr>
      <w:r w:rsidRPr="001648C3">
        <w:rPr>
          <w:rFonts w:ascii="Arial" w:hAnsi="Arial" w:cs="Arial"/>
        </w:rPr>
        <w:t xml:space="preserve">Erinjery et al. (2015) studied </w:t>
      </w:r>
      <w:r w:rsidR="0041467E">
        <w:rPr>
          <w:rFonts w:ascii="Arial" w:hAnsi="Arial" w:cs="Arial"/>
        </w:rPr>
        <w:t>“</w:t>
      </w:r>
      <w:r w:rsidRPr="001648C3">
        <w:rPr>
          <w:rFonts w:ascii="Arial" w:hAnsi="Arial" w:cs="Arial"/>
        </w:rPr>
        <w:t>ranging patterns and sleeping site selection in a group of Lion-tailed macaques and reported that Lion-tailed macaques ranging patterns and sleeping site used were influenced by the major food resources used in a particular season. The ranging or foraging behaviour was mainly influenced by Artocarpus heterophyllus in monsoon, Cullenia exarillata and Toona ciliata in post- monsoon, and Artocarpus heterophyllus and Ficus amplissima in summer season. The distribution of these four plant species is, therefore, critical to ranging, and thus to conservation of the Lion-tailed macaque</w:t>
      </w:r>
      <w:r w:rsidR="0041467E">
        <w:rPr>
          <w:rFonts w:ascii="Arial" w:hAnsi="Arial" w:cs="Arial"/>
        </w:rPr>
        <w:t>”</w:t>
      </w:r>
      <w:r w:rsidRPr="001648C3">
        <w:rPr>
          <w:rFonts w:ascii="Arial" w:hAnsi="Arial" w:cs="Arial"/>
        </w:rPr>
        <w:t>.</w:t>
      </w:r>
    </w:p>
    <w:p w14:paraId="787DED8E" w14:textId="77777777" w:rsidR="001648C3" w:rsidRDefault="001648C3" w:rsidP="001648C3">
      <w:pPr>
        <w:jc w:val="both"/>
        <w:rPr>
          <w:rFonts w:ascii="Arial" w:hAnsi="Arial" w:cs="Arial"/>
        </w:rPr>
      </w:pPr>
    </w:p>
    <w:p w14:paraId="1D8447B1" w14:textId="54634EA3" w:rsidR="00FB1E99" w:rsidRDefault="001648C3" w:rsidP="001648C3">
      <w:pPr>
        <w:jc w:val="both"/>
        <w:rPr>
          <w:rFonts w:ascii="Arial" w:hAnsi="Arial" w:cs="Arial"/>
        </w:rPr>
      </w:pPr>
      <w:r w:rsidRPr="001648C3">
        <w:rPr>
          <w:rFonts w:ascii="Arial" w:hAnsi="Arial" w:cs="Arial"/>
        </w:rPr>
        <w:t xml:space="preserve">Kuamara et al. (2015) scanned </w:t>
      </w:r>
      <w:r w:rsidR="0041467E">
        <w:rPr>
          <w:rFonts w:ascii="Arial" w:hAnsi="Arial" w:cs="Arial"/>
        </w:rPr>
        <w:t>“</w:t>
      </w:r>
      <w:r w:rsidRPr="001648C3">
        <w:rPr>
          <w:rFonts w:ascii="Arial" w:hAnsi="Arial" w:cs="Arial"/>
        </w:rPr>
        <w:t>the Lion-tailed macaques foraging behaviour in Kyadagi Forest Range, Sirsi Forest Division, outside the Aghanashini Lion-tailed Macaque Conservation Reserve in the central Western Ghats of Karnataka state, India. The scanning studies revealed LTMs were fed more on plant food resources (88.2 per cent) than on faunal (8.8 per cent) or fungal resources. Among plant resources, the overall percentage time spent feeding on fruits (71.9 per cent) was significantly greater than that on stem-leaves (22.3 per cent), resins (2.0 per cent), and this was true in both dry season and wet season. Meanwhile, the percent of time spent feeding on fruits in the dry season was significantly lower than in the wet season, during which feeding on stem-leaves and resins was significantly higher than in the wet season</w:t>
      </w:r>
      <w:r w:rsidR="0041467E">
        <w:rPr>
          <w:rFonts w:ascii="Arial" w:hAnsi="Arial" w:cs="Arial"/>
        </w:rPr>
        <w:t>”</w:t>
      </w:r>
      <w:r w:rsidRPr="001648C3">
        <w:rPr>
          <w:rFonts w:ascii="Arial" w:hAnsi="Arial" w:cs="Arial"/>
        </w:rPr>
        <w:t>.</w:t>
      </w:r>
    </w:p>
    <w:p w14:paraId="2C55721E" w14:textId="77777777" w:rsidR="00D560A8" w:rsidRDefault="00D560A8" w:rsidP="002575C9">
      <w:pPr>
        <w:jc w:val="both"/>
        <w:rPr>
          <w:rFonts w:ascii="Arial" w:hAnsi="Arial" w:cs="Arial"/>
        </w:rPr>
      </w:pPr>
    </w:p>
    <w:p w14:paraId="01BC5955" w14:textId="3E7B3E83" w:rsidR="00444FC9" w:rsidRDefault="00444FC9" w:rsidP="00444FC9">
      <w:pPr>
        <w:jc w:val="both"/>
        <w:rPr>
          <w:rFonts w:ascii="Arial" w:hAnsi="Arial" w:cs="Arial"/>
          <w:b/>
          <w:bCs/>
          <w:sz w:val="22"/>
          <w:szCs w:val="22"/>
        </w:rPr>
      </w:pPr>
      <w:r w:rsidRPr="00444FC9">
        <w:rPr>
          <w:rFonts w:ascii="Arial" w:hAnsi="Arial" w:cs="Arial"/>
          <w:b/>
          <w:bCs/>
          <w:sz w:val="22"/>
          <w:szCs w:val="22"/>
        </w:rPr>
        <w:lastRenderedPageBreak/>
        <w:t>6.3 FORAGING BEHAVIOUR AMONG LION-TAILED MACAQUE IN FREE RANGE HABITAT</w:t>
      </w:r>
    </w:p>
    <w:p w14:paraId="13F09366" w14:textId="77777777" w:rsidR="007764A6" w:rsidRDefault="007764A6" w:rsidP="00444FC9">
      <w:pPr>
        <w:jc w:val="both"/>
        <w:rPr>
          <w:rFonts w:ascii="Arial" w:hAnsi="Arial" w:cs="Arial"/>
          <w:b/>
          <w:bCs/>
          <w:sz w:val="22"/>
          <w:szCs w:val="22"/>
        </w:rPr>
      </w:pPr>
    </w:p>
    <w:p w14:paraId="6D49F066" w14:textId="16A4A39D" w:rsidR="00444FC9" w:rsidRPr="00444FC9" w:rsidRDefault="00444FC9" w:rsidP="00444FC9">
      <w:pPr>
        <w:jc w:val="both"/>
        <w:rPr>
          <w:rFonts w:ascii="Arial" w:hAnsi="Arial" w:cs="Arial"/>
        </w:rPr>
      </w:pPr>
      <w:r w:rsidRPr="00444FC9">
        <w:rPr>
          <w:rFonts w:ascii="Arial" w:hAnsi="Arial" w:cs="Arial"/>
        </w:rPr>
        <w:t>Karanth (1992) categorized the evergreen forests of Karnataka in to Montane shoala above 1200-meter elevation, evergreen forests from 0 to 850-meter elevation and other evergreen forest with Dipterocarpus-Mesua-Palaquium series.</w:t>
      </w:r>
      <w:r>
        <w:rPr>
          <w:rFonts w:ascii="Arial" w:hAnsi="Arial" w:cs="Arial"/>
        </w:rPr>
        <w:t xml:space="preserve"> </w:t>
      </w:r>
      <w:r w:rsidRPr="00444FC9">
        <w:rPr>
          <w:rFonts w:ascii="Arial" w:hAnsi="Arial" w:cs="Arial"/>
        </w:rPr>
        <w:t>Menon and Poirier (1996) studied the seasonal availability of food for LTM in Puthuthotam Cardomom Forest, which is located at elevation of 1085 meter above sea level, surrounded by varagaliar and Anankunthi forests.</w:t>
      </w:r>
      <w:r>
        <w:rPr>
          <w:rFonts w:ascii="Arial" w:hAnsi="Arial" w:cs="Arial"/>
        </w:rPr>
        <w:t xml:space="preserve"> </w:t>
      </w:r>
      <w:r w:rsidRPr="00444FC9">
        <w:rPr>
          <w:rFonts w:ascii="Arial" w:hAnsi="Arial" w:cs="Arial"/>
        </w:rPr>
        <w:t>Kumara et al. (2000) gathered information on the faunal items selected and eaten by Lion-tailed Macaques inhabited in Andiparai Shola (n=23), Iyerpadi Shola (n=13) and Puduthotam Estate Forest (n=45) in Anaimalai Hills, Western Ghats, south India, between July 1994 and January 2000. The macaque’s intake of faunal component in the diet was much higher during the dry period (24.30 per cent) than the wet period (10.61 per cent, and no significant variation was observed for eating different faunal items during the day. The invertebrates, specifically leafhopper, leaf insect, stick insect and grasshoppers were major faunal component (8.48 per cent) followed by spiders (3.28 per cent), caterpillars (3.17 per cent). Feeding on cicada was common and dragonflies was occasional by LTM. Like that, feeding on winged Hymenoptera, and Isoptera was observed during the rainy season when the potential queens and males of Hymenoptera emerged from their nests for their mating flights. The monkeys of all age-sex classes almost mob the nests and vigorously feed on the emerging insects. Like that, the researchers observed feeding on Calotes tree dragon (Calotes calotes) and bats were occasional.</w:t>
      </w:r>
      <w:r>
        <w:rPr>
          <w:rFonts w:ascii="Arial" w:hAnsi="Arial" w:cs="Arial"/>
        </w:rPr>
        <w:t xml:space="preserve"> </w:t>
      </w:r>
      <w:r w:rsidRPr="00444FC9">
        <w:rPr>
          <w:rFonts w:ascii="Arial" w:hAnsi="Arial" w:cs="Arial"/>
        </w:rPr>
        <w:t xml:space="preserve">Hohmann (2009) described seasonal changes in the feeding pattern and food selection in primates which depended on the food availability. </w:t>
      </w:r>
    </w:p>
    <w:p w14:paraId="3C4F9971" w14:textId="77777777" w:rsidR="00444FC9" w:rsidRDefault="00444FC9" w:rsidP="00444FC9">
      <w:pPr>
        <w:jc w:val="both"/>
        <w:rPr>
          <w:rFonts w:ascii="Arial" w:hAnsi="Arial" w:cs="Arial"/>
        </w:rPr>
      </w:pPr>
    </w:p>
    <w:p w14:paraId="1CA18874" w14:textId="23589CE3" w:rsidR="00444FC9" w:rsidRPr="00444FC9" w:rsidRDefault="00444FC9" w:rsidP="00444FC9">
      <w:pPr>
        <w:jc w:val="both"/>
        <w:rPr>
          <w:rFonts w:ascii="Arial" w:hAnsi="Arial" w:cs="Arial"/>
        </w:rPr>
      </w:pPr>
      <w:r w:rsidRPr="00444FC9">
        <w:rPr>
          <w:rFonts w:ascii="Arial" w:hAnsi="Arial" w:cs="Arial"/>
        </w:rPr>
        <w:t xml:space="preserve">Krishnadas et al. (2011) studied </w:t>
      </w:r>
      <w:r w:rsidR="0041467E">
        <w:rPr>
          <w:rFonts w:ascii="Arial" w:hAnsi="Arial" w:cs="Arial"/>
        </w:rPr>
        <w:t>“</w:t>
      </w:r>
      <w:r w:rsidRPr="00444FC9">
        <w:rPr>
          <w:rFonts w:ascii="Arial" w:hAnsi="Arial" w:cs="Arial"/>
        </w:rPr>
        <w:t>the food abudance in the Silent Valley National Park in Palakkad district of Kerala, India during January to mid-March, when fruit abundance was low and mid-March to early-May 2010, when fruit abundance was high. The tree Cullenia exarillata (10.38 %) a major food tree of the LTM, dominated the tree vegetation, followed by Palaquium ellipticum (9.78 %). Some large emergent food trees such as Ficus nervosa were very rare and did not occur in the samples. Representation of other food species,such as Turpenia malabarica, Artocarpus integrifolia and Ficus beddomii (0.30 %), were also low in the samples</w:t>
      </w:r>
      <w:r w:rsidR="0041467E">
        <w:rPr>
          <w:rFonts w:ascii="Arial" w:hAnsi="Arial" w:cs="Arial"/>
        </w:rPr>
        <w:t>”</w:t>
      </w:r>
      <w:r w:rsidRPr="00444FC9">
        <w:rPr>
          <w:rFonts w:ascii="Arial" w:hAnsi="Arial" w:cs="Arial"/>
        </w:rPr>
        <w:t>.</w:t>
      </w:r>
      <w:r>
        <w:rPr>
          <w:rFonts w:ascii="Arial" w:hAnsi="Arial" w:cs="Arial"/>
        </w:rPr>
        <w:t xml:space="preserve"> </w:t>
      </w:r>
      <w:r w:rsidRPr="00444FC9">
        <w:rPr>
          <w:rFonts w:ascii="Arial" w:hAnsi="Arial" w:cs="Arial"/>
        </w:rPr>
        <w:t xml:space="preserve">Kumara and Santosh (2013) studied </w:t>
      </w:r>
      <w:r w:rsidR="0041467E">
        <w:rPr>
          <w:rFonts w:ascii="Arial" w:hAnsi="Arial" w:cs="Arial"/>
        </w:rPr>
        <w:t>“</w:t>
      </w:r>
      <w:r w:rsidRPr="00444FC9">
        <w:rPr>
          <w:rFonts w:ascii="Arial" w:hAnsi="Arial" w:cs="Arial"/>
        </w:rPr>
        <w:t>feeding ecology of Lion-tailed macaques and provided details on per cent time spent on feeding on different plant species in different seasons in Aghanashini Lion-tailed macaque Conservation Reserve (ACR). The most important  food plants for Lion-tailed macaque in the study area include Caryota urens (26.91 per cent), Pandanus tectorius (9.32 per cent), Psychotria nigra (7.10 per cent), Diaspyros sylvatrica (4.66%), Chilocarpus atriverens (4.45%), Aglaia roxburghiana (3.59%), Ficus nervosa (3.55%), Artocarpus hirsutus (3.16%), Ficus microcarpa (2.90), Flacourtia montana (2.52%), Garcenia gummigutta (2.01%), Calamus pseudo-tenius (1.83%), Nathopegia recemosa (1.79 per cent), Ficus infectoria (1.58 per cent) and Calamus twaitessi (1.49 per cent). However, feeding on these plants highly varied between the seasons. The fruit of Caryota urens was highly used during monsoon and post monsoon, similarly different plant resources were differentially used in different seasons e.g. Pandanus tectorius (12.12 per cent in post monsoon), Psychotria nigra (11.44 per cent in post monsoon) Diaspyros sylvatrica (24.01per cent in monsoon), fruits of the climber Chilocarpus atriverens (6.54 per cent in post monsoon), fruits of Aglaia roxburghiana (16.38 per cent in monsoon), fruits of Ficus nervosa (15.6 per cent in summer), Artocarpus hirsutus (3.16 per cent in summer), fruits of Garcenia gummi-gutta (5.93 % in monsoon and 4.32% in summer) and Calamus pseudotenius (2.81% in summer), in fed on about 85 resources (fruits, young leaves, flowers, resin sexudates and pith) from 59 species of plants</w:t>
      </w:r>
      <w:r w:rsidR="0041467E">
        <w:rPr>
          <w:rFonts w:ascii="Arial" w:hAnsi="Arial" w:cs="Arial"/>
        </w:rPr>
        <w:t>”</w:t>
      </w:r>
      <w:r>
        <w:rPr>
          <w:rFonts w:ascii="Arial" w:hAnsi="Arial" w:cs="Arial"/>
        </w:rPr>
        <w:t>.</w:t>
      </w:r>
    </w:p>
    <w:p w14:paraId="37611775" w14:textId="77777777" w:rsidR="00444FC9" w:rsidRDefault="00444FC9" w:rsidP="00444FC9">
      <w:pPr>
        <w:jc w:val="both"/>
        <w:rPr>
          <w:rFonts w:ascii="Arial" w:hAnsi="Arial" w:cs="Arial"/>
        </w:rPr>
      </w:pPr>
      <w:r w:rsidRPr="00444FC9">
        <w:rPr>
          <w:rFonts w:ascii="Arial" w:hAnsi="Arial" w:cs="Arial"/>
        </w:rPr>
        <w:tab/>
      </w:r>
    </w:p>
    <w:p w14:paraId="278728EE" w14:textId="057504D8" w:rsidR="00444FC9" w:rsidRDefault="00444FC9" w:rsidP="00444FC9">
      <w:pPr>
        <w:jc w:val="both"/>
        <w:rPr>
          <w:rFonts w:ascii="Arial" w:hAnsi="Arial" w:cs="Arial"/>
        </w:rPr>
      </w:pPr>
      <w:r w:rsidRPr="00444FC9">
        <w:rPr>
          <w:rFonts w:ascii="Arial" w:hAnsi="Arial" w:cs="Arial"/>
        </w:rPr>
        <w:t xml:space="preserve">In Aghanashini Lion-tailed macaque Conservation Reserve (ACR), the researcher Kumara and Santosh (2013), provided details on the plant parts eaten by Lion-tailed macaque in </w:t>
      </w:r>
      <w:r w:rsidRPr="00444FC9">
        <w:rPr>
          <w:rFonts w:ascii="Arial" w:hAnsi="Arial" w:cs="Arial"/>
        </w:rPr>
        <w:lastRenderedPageBreak/>
        <w:t xml:space="preserve">different seasons in Sirsi-Honnavara, Western Ghats. LTM were fed on fruit (71.62 ± 2.68) followed by young leaves (14.84±1.70), flowers (5.91±1.45), leaves (4.62±1.17), resin (2.45±0.55) and pith (0.54±0.27). </w:t>
      </w:r>
      <w:r w:rsidR="0041467E">
        <w:rPr>
          <w:rFonts w:ascii="Arial" w:hAnsi="Arial" w:cs="Arial"/>
        </w:rPr>
        <w:t>“</w:t>
      </w:r>
      <w:r w:rsidRPr="00444FC9">
        <w:rPr>
          <w:rFonts w:ascii="Arial" w:hAnsi="Arial" w:cs="Arial"/>
        </w:rPr>
        <w:t>Though the feeding on different plant resources varied between the seasons, but per cent time spent on feeding on fruit, flower and young leaves varied significantly than others. The major food tree of the LTM in southern Western Ghats is Cullenia exarillata</w:t>
      </w:r>
      <w:r w:rsidR="0041467E">
        <w:rPr>
          <w:rFonts w:ascii="Arial" w:hAnsi="Arial" w:cs="Arial"/>
        </w:rPr>
        <w:t>”</w:t>
      </w:r>
      <w:r w:rsidRPr="00444FC9">
        <w:rPr>
          <w:rFonts w:ascii="Arial" w:hAnsi="Arial" w:cs="Arial"/>
        </w:rPr>
        <w:t xml:space="preserve"> (Sushma and Singh, 2006), which was indeed totally absent north of Brahmagiri Wildlife Sanctuary in central Western Ghats (Pascal, 1988). However, in Aghanashini Lion-tailed macaque Conservation Reserve (ACR) fruits of choice and most widely eaten was Caryota urens, but not during drier months, instead fleshy and succulent fruits of Ficus nervosa, Artocarpus hirsutus and Flacourtia Montana was preferred.</w:t>
      </w:r>
      <w:r>
        <w:rPr>
          <w:rFonts w:ascii="Arial" w:hAnsi="Arial" w:cs="Arial"/>
        </w:rPr>
        <w:t xml:space="preserve"> </w:t>
      </w:r>
      <w:r w:rsidRPr="00444FC9">
        <w:rPr>
          <w:rFonts w:ascii="Arial" w:hAnsi="Arial" w:cs="Arial"/>
        </w:rPr>
        <w:t xml:space="preserve">Santosh et al. (2013) studied </w:t>
      </w:r>
      <w:r w:rsidR="0041467E">
        <w:rPr>
          <w:rFonts w:ascii="Arial" w:hAnsi="Arial" w:cs="Arial"/>
        </w:rPr>
        <w:t>“</w:t>
      </w:r>
      <w:r w:rsidRPr="00444FC9">
        <w:rPr>
          <w:rFonts w:ascii="Arial" w:hAnsi="Arial" w:cs="Arial"/>
        </w:rPr>
        <w:t>vegetation type of west coast tropical evergreen forest  in central Western Ghats, in the district of Uttara Kannada, state of Karnataka, south India, which comes under reserve forest area under the jurisdiction of Kanara Forest Circle, represented by the Kyadagi and Siddapur forest ranges in the Sirsi Territorial Forest Division, and the Kumta, Honnavara and Gersoppa forest ranges in the Honnavara territorial forest division and declared that the vegetation type was Persea macarantha-Diospyros spp.-Holigarna spp., which has been replaced by the dominance of Dipterocarpus indicus-Diospyros condolleana-Diospyros oocarpa</w:t>
      </w:r>
      <w:r w:rsidR="0041467E">
        <w:rPr>
          <w:rFonts w:ascii="Arial" w:hAnsi="Arial" w:cs="Arial"/>
        </w:rPr>
        <w:t>”</w:t>
      </w:r>
      <w:r w:rsidRPr="00444FC9">
        <w:rPr>
          <w:rFonts w:ascii="Arial" w:hAnsi="Arial" w:cs="Arial"/>
        </w:rPr>
        <w:t>.</w:t>
      </w:r>
    </w:p>
    <w:p w14:paraId="2D399BBE" w14:textId="77777777" w:rsidR="00444FC9" w:rsidRPr="00444FC9" w:rsidRDefault="00444FC9" w:rsidP="00444FC9">
      <w:pPr>
        <w:jc w:val="both"/>
        <w:rPr>
          <w:rFonts w:ascii="Arial" w:hAnsi="Arial" w:cs="Arial"/>
        </w:rPr>
      </w:pPr>
    </w:p>
    <w:p w14:paraId="2EF23365" w14:textId="37787EB6" w:rsidR="00444FC9" w:rsidRDefault="00444FC9" w:rsidP="00444FC9">
      <w:pPr>
        <w:jc w:val="both"/>
        <w:rPr>
          <w:rFonts w:ascii="Arial" w:hAnsi="Arial" w:cs="Arial"/>
        </w:rPr>
      </w:pPr>
      <w:r w:rsidRPr="00444FC9">
        <w:rPr>
          <w:rFonts w:ascii="Arial" w:hAnsi="Arial" w:cs="Arial"/>
        </w:rPr>
        <w:t>Alexandrea (2016) done Scan and focal observations, to record the behavior of different species and to identify the relationship between diet and activity. Finally, the study suggests that there is no link between socialization and diet.</w:t>
      </w:r>
      <w:r>
        <w:rPr>
          <w:rFonts w:ascii="Arial" w:hAnsi="Arial" w:cs="Arial"/>
        </w:rPr>
        <w:t xml:space="preserve"> </w:t>
      </w:r>
      <w:r w:rsidRPr="00444FC9">
        <w:rPr>
          <w:rFonts w:ascii="Arial" w:hAnsi="Arial" w:cs="Arial"/>
        </w:rPr>
        <w:t xml:space="preserve">Groves (2017) classified </w:t>
      </w:r>
      <w:r w:rsidR="0041467E">
        <w:rPr>
          <w:rFonts w:ascii="Arial" w:hAnsi="Arial" w:cs="Arial"/>
        </w:rPr>
        <w:t>“</w:t>
      </w:r>
      <w:r w:rsidRPr="00444FC9">
        <w:rPr>
          <w:rFonts w:ascii="Arial" w:hAnsi="Arial" w:cs="Arial"/>
        </w:rPr>
        <w:t>the forests of the Western Ghats a home to seven species of primates including Slender loris (Loris lydekkerianus), Bonnet macaque (Macaca radiata), Lion-tailed macaque (Macaca Silenus), southern plains grey langur (Semnopithecus dussumieri), Black-footed grey langur (Semnopithecus hypoleucos), Tufted grey langur (Semnopithecus priam) and Nilgiri Langur</w:t>
      </w:r>
      <w:r w:rsidR="0041467E">
        <w:rPr>
          <w:rFonts w:ascii="Arial" w:hAnsi="Arial" w:cs="Arial"/>
        </w:rPr>
        <w:t>”</w:t>
      </w:r>
      <w:r w:rsidR="00D352C5">
        <w:rPr>
          <w:rFonts w:ascii="Arial" w:hAnsi="Arial" w:cs="Arial"/>
        </w:rPr>
        <w:t>.</w:t>
      </w:r>
    </w:p>
    <w:p w14:paraId="275EA7F2" w14:textId="77777777" w:rsidR="00F80CF6" w:rsidRDefault="00F80CF6" w:rsidP="00444FC9">
      <w:pPr>
        <w:jc w:val="both"/>
        <w:rPr>
          <w:rFonts w:ascii="Arial" w:hAnsi="Arial" w:cs="Arial"/>
        </w:rPr>
      </w:pPr>
    </w:p>
    <w:p w14:paraId="02966B81" w14:textId="71F10FE2" w:rsidR="00F80CF6" w:rsidRDefault="007764A6" w:rsidP="00444FC9">
      <w:pPr>
        <w:jc w:val="both"/>
        <w:rPr>
          <w:rFonts w:ascii="Arial" w:hAnsi="Arial" w:cs="Arial"/>
          <w:b/>
          <w:sz w:val="22"/>
          <w:szCs w:val="22"/>
        </w:rPr>
      </w:pPr>
      <w:r>
        <w:rPr>
          <w:rFonts w:ascii="Arial" w:hAnsi="Arial" w:cs="Arial"/>
          <w:b/>
          <w:sz w:val="22"/>
          <w:szCs w:val="22"/>
        </w:rPr>
        <w:t xml:space="preserve">7. </w:t>
      </w:r>
      <w:r w:rsidR="00F80CF6" w:rsidRPr="00F80CF6">
        <w:rPr>
          <w:rFonts w:ascii="Arial" w:hAnsi="Arial" w:cs="Arial"/>
          <w:b/>
          <w:sz w:val="22"/>
          <w:szCs w:val="22"/>
        </w:rPr>
        <w:t>CONCLUSION</w:t>
      </w:r>
    </w:p>
    <w:p w14:paraId="6CFB57B3" w14:textId="77777777" w:rsidR="0010140C" w:rsidRDefault="0010140C" w:rsidP="00444FC9">
      <w:pPr>
        <w:jc w:val="both"/>
        <w:rPr>
          <w:rFonts w:ascii="Arial" w:hAnsi="Arial" w:cs="Arial"/>
          <w:b/>
          <w:sz w:val="22"/>
          <w:szCs w:val="22"/>
        </w:rPr>
      </w:pPr>
    </w:p>
    <w:p w14:paraId="1D0B6F70" w14:textId="350228D2" w:rsidR="00F80CF6" w:rsidRPr="0010140C" w:rsidRDefault="0010140C" w:rsidP="0010140C">
      <w:pPr>
        <w:jc w:val="both"/>
        <w:rPr>
          <w:rFonts w:ascii="Arial" w:hAnsi="Arial" w:cs="Arial"/>
          <w:bCs/>
        </w:rPr>
      </w:pPr>
      <w:r w:rsidRPr="0010140C">
        <w:rPr>
          <w:rFonts w:ascii="Arial" w:hAnsi="Arial" w:cs="Arial"/>
          <w:bCs/>
        </w:rPr>
        <w:t>The Lion-tailed macaque (Macaca silenus), endemic to the Western Ghats, faces significant conservation challenges due to severe habitat fragmentation, population decline, and environmental changes. With a current population of fewer than 2,500 individuals distributed across isolated forest patches, and no sub-population exceeding 250 mature individuals, the species is at high risk of extinction. Their selective diet—primarily consisting of fruits and flowers from species like Cullenia exarillata and Ficus—is heavily influenced by seasonal availability, rainfall patterns, and forest health. These factors, along with disturbances such as forest fires and climate change, greatly impact their foraging behavior and survival.</w:t>
      </w:r>
      <w:r>
        <w:rPr>
          <w:rFonts w:ascii="Arial" w:hAnsi="Arial" w:cs="Arial"/>
          <w:bCs/>
        </w:rPr>
        <w:t xml:space="preserve"> </w:t>
      </w:r>
      <w:r w:rsidRPr="0010140C">
        <w:rPr>
          <w:rFonts w:ascii="Arial" w:hAnsi="Arial" w:cs="Arial"/>
          <w:bCs/>
        </w:rPr>
        <w:t>Despite their endangered status, comprehensive data on their feeding ecology, nutrient intake, and behavioral adaptations remain scarce. Understanding these aspects, especially in both wild and captive populations, is crucial for designing effective conservation interventions. Long-term monitoring, habitat protection, and studies focused on diet quality and ecological needs will play a vital role in safeguarding the future of this unique and ecologically important primate.</w:t>
      </w:r>
    </w:p>
    <w:p w14:paraId="59E6E3F8" w14:textId="77777777" w:rsidR="00F80CF6" w:rsidRDefault="00F80CF6" w:rsidP="00444FC9">
      <w:pPr>
        <w:jc w:val="both"/>
        <w:rPr>
          <w:rFonts w:ascii="Arial" w:hAnsi="Arial" w:cs="Arial"/>
        </w:rPr>
      </w:pPr>
    </w:p>
    <w:p w14:paraId="1BD43F25" w14:textId="10561C8D" w:rsidR="00F80CF6" w:rsidRDefault="00F80CF6" w:rsidP="00F80CF6">
      <w:pPr>
        <w:jc w:val="both"/>
        <w:rPr>
          <w:rFonts w:ascii="Arial" w:hAnsi="Arial" w:cs="Arial"/>
          <w:b/>
          <w:bCs/>
          <w:sz w:val="22"/>
          <w:szCs w:val="22"/>
        </w:rPr>
      </w:pPr>
      <w:r w:rsidRPr="00F80CF6">
        <w:rPr>
          <w:rFonts w:ascii="Arial" w:hAnsi="Arial" w:cs="Arial"/>
          <w:b/>
          <w:bCs/>
          <w:sz w:val="22"/>
          <w:szCs w:val="22"/>
        </w:rPr>
        <w:t>DISCLAIMER (ARTIFICIAL INTELLIGENCE)</w:t>
      </w:r>
    </w:p>
    <w:p w14:paraId="5172F272" w14:textId="77777777" w:rsidR="00F80CF6" w:rsidRDefault="00F80CF6" w:rsidP="00F80CF6">
      <w:pPr>
        <w:jc w:val="both"/>
        <w:rPr>
          <w:rFonts w:ascii="Arial" w:hAnsi="Arial" w:cs="Arial"/>
          <w:b/>
          <w:bCs/>
          <w:sz w:val="22"/>
          <w:szCs w:val="22"/>
        </w:rPr>
      </w:pPr>
    </w:p>
    <w:p w14:paraId="79481674" w14:textId="12F1D38A" w:rsidR="00F80CF6" w:rsidRDefault="00F80CF6" w:rsidP="00D16D8B">
      <w:pPr>
        <w:jc w:val="both"/>
        <w:rPr>
          <w:rFonts w:ascii="Arial" w:hAnsi="Arial" w:cs="Arial"/>
        </w:rPr>
      </w:pPr>
      <w:r w:rsidRPr="00F80CF6">
        <w:rPr>
          <w:rFonts w:ascii="Arial" w:hAnsi="Arial" w:cs="Arial"/>
        </w:rPr>
        <w:t>Author(s) hereby declares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r w:rsidR="007764A6">
        <w:rPr>
          <w:rFonts w:ascii="Arial" w:hAnsi="Arial" w:cs="Arial"/>
        </w:rPr>
        <w:t>.</w:t>
      </w:r>
    </w:p>
    <w:p w14:paraId="4C6AFD25" w14:textId="77777777" w:rsidR="007764A6" w:rsidRPr="00F80CF6" w:rsidRDefault="007764A6" w:rsidP="00D16D8B">
      <w:pPr>
        <w:jc w:val="both"/>
        <w:rPr>
          <w:rFonts w:ascii="Arial" w:hAnsi="Arial" w:cs="Arial"/>
        </w:rPr>
      </w:pPr>
    </w:p>
    <w:p w14:paraId="5D924F08" w14:textId="77777777" w:rsidR="00F80CF6" w:rsidRPr="00F80CF6" w:rsidRDefault="00F80CF6" w:rsidP="00D16D8B">
      <w:pPr>
        <w:jc w:val="both"/>
        <w:rPr>
          <w:rFonts w:ascii="Arial" w:hAnsi="Arial" w:cs="Arial"/>
        </w:rPr>
      </w:pPr>
      <w:r w:rsidRPr="00F80CF6">
        <w:rPr>
          <w:rFonts w:ascii="Arial" w:hAnsi="Arial" w:cs="Arial"/>
        </w:rPr>
        <w:t>Details of the AI usage are given below:</w:t>
      </w:r>
    </w:p>
    <w:p w14:paraId="56FC98D1" w14:textId="50EEDF84" w:rsidR="00F80CF6" w:rsidRPr="00F80CF6" w:rsidRDefault="00F80CF6" w:rsidP="00D16D8B">
      <w:pPr>
        <w:jc w:val="both"/>
        <w:rPr>
          <w:rFonts w:ascii="Arial" w:hAnsi="Arial" w:cs="Arial"/>
        </w:rPr>
      </w:pPr>
      <w:r w:rsidRPr="00F80CF6">
        <w:rPr>
          <w:rFonts w:ascii="Arial" w:hAnsi="Arial" w:cs="Arial"/>
        </w:rPr>
        <w:t>1. We checked the grammar of the manuscript using, ChatGPT.</w:t>
      </w:r>
    </w:p>
    <w:p w14:paraId="7532A795" w14:textId="77777777" w:rsidR="00F80CF6" w:rsidRDefault="00F80CF6" w:rsidP="00F80CF6">
      <w:pPr>
        <w:jc w:val="both"/>
        <w:rPr>
          <w:rFonts w:ascii="Arial" w:hAnsi="Arial" w:cs="Arial"/>
          <w:b/>
          <w:bCs/>
          <w:sz w:val="22"/>
          <w:szCs w:val="22"/>
        </w:rPr>
      </w:pPr>
    </w:p>
    <w:p w14:paraId="55188A0B" w14:textId="77777777" w:rsidR="00860000" w:rsidRDefault="00860000" w:rsidP="00441B6F">
      <w:pPr>
        <w:pStyle w:val="ReferHead"/>
        <w:spacing w:after="0"/>
        <w:jc w:val="both"/>
        <w:rPr>
          <w:rFonts w:ascii="Arial" w:hAnsi="Arial" w:cs="Arial"/>
        </w:rPr>
      </w:pPr>
    </w:p>
    <w:p w14:paraId="2974AF2D"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7A5558F2" w14:textId="77777777" w:rsidR="00E769F6" w:rsidRDefault="00E769F6" w:rsidP="00441B6F">
      <w:pPr>
        <w:pStyle w:val="Body"/>
        <w:spacing w:after="0"/>
        <w:rPr>
          <w:rFonts w:ascii="Arial" w:hAnsi="Arial" w:cs="Arial"/>
        </w:rPr>
      </w:pPr>
    </w:p>
    <w:p w14:paraId="5FCA1039" w14:textId="77777777" w:rsidR="006D27F1" w:rsidRPr="006D27F1" w:rsidRDefault="006D27F1" w:rsidP="006D27F1">
      <w:pPr>
        <w:pStyle w:val="Body"/>
        <w:rPr>
          <w:rFonts w:ascii="Arial" w:hAnsi="Arial" w:cs="Arial"/>
        </w:rPr>
      </w:pPr>
      <w:r w:rsidRPr="006D27F1">
        <w:rPr>
          <w:rFonts w:ascii="Arial" w:hAnsi="Arial" w:cs="Arial"/>
        </w:rPr>
        <w:t>Alexandrea, T. 2016. Influence of diet on activity patterns of Nonhuman primates. Thesis. Washington State University Vancouver. School Biol. Sci. 1-24</w:t>
      </w:r>
    </w:p>
    <w:p w14:paraId="65DD3B4A" w14:textId="77777777" w:rsidR="006D27F1" w:rsidRPr="006D27F1" w:rsidRDefault="006D27F1" w:rsidP="006D27F1">
      <w:pPr>
        <w:pStyle w:val="Body"/>
        <w:rPr>
          <w:rFonts w:ascii="Arial" w:hAnsi="Arial" w:cs="Arial"/>
        </w:rPr>
      </w:pPr>
      <w:r w:rsidRPr="006D27F1">
        <w:rPr>
          <w:rFonts w:ascii="Arial" w:hAnsi="Arial" w:cs="Arial"/>
        </w:rPr>
        <w:t>Altmann, J. 1974. Observational study of behaviour: Sampling Methods. Behaviour. 49: 227-267</w:t>
      </w:r>
    </w:p>
    <w:p w14:paraId="733864E4" w14:textId="77777777" w:rsidR="006D27F1" w:rsidRPr="006D27F1" w:rsidRDefault="006D27F1" w:rsidP="006D27F1">
      <w:pPr>
        <w:pStyle w:val="Body"/>
        <w:rPr>
          <w:rFonts w:ascii="Arial" w:hAnsi="Arial" w:cs="Arial"/>
        </w:rPr>
      </w:pPr>
      <w:r w:rsidRPr="006D27F1">
        <w:rPr>
          <w:rFonts w:ascii="Arial" w:hAnsi="Arial" w:cs="Arial"/>
        </w:rPr>
        <w:t>Anitha, K., Aneesh, A., Raghavan, R., Kanagavel, A., Augustine, T. and Joseph, S. 2013. Identifying habitat connectivity for isolated populations of Lion-tailed macaque (Macaca silenus) in Valparai plateau. Cons. Int. 27: 91-97</w:t>
      </w:r>
    </w:p>
    <w:p w14:paraId="558364F4" w14:textId="77777777" w:rsidR="006D27F1" w:rsidRPr="006D27F1" w:rsidRDefault="006D27F1" w:rsidP="006D27F1">
      <w:pPr>
        <w:pStyle w:val="Body"/>
        <w:rPr>
          <w:rFonts w:ascii="Arial" w:hAnsi="Arial" w:cs="Arial"/>
        </w:rPr>
      </w:pPr>
      <w:r w:rsidRPr="006D27F1">
        <w:rPr>
          <w:rFonts w:ascii="Arial" w:hAnsi="Arial" w:cs="Arial"/>
        </w:rPr>
        <w:t>Brock, T.H.C. 1977. Some aspects of intraspecific variation in feeding and ranging behavior in primates. School of biol. Sci. Brington, England. 539-556</w:t>
      </w:r>
    </w:p>
    <w:p w14:paraId="2CC4D4A9" w14:textId="77777777" w:rsidR="006D27F1" w:rsidRPr="006D27F1" w:rsidRDefault="006D27F1" w:rsidP="006D27F1">
      <w:pPr>
        <w:pStyle w:val="Body"/>
        <w:rPr>
          <w:rFonts w:ascii="Arial" w:hAnsi="Arial" w:cs="Arial"/>
        </w:rPr>
      </w:pPr>
      <w:r w:rsidRPr="006D27F1">
        <w:rPr>
          <w:rFonts w:ascii="Arial" w:hAnsi="Arial" w:cs="Arial"/>
        </w:rPr>
        <w:t>Chivers, D.J. 1998. Measuring food intake in wild animals: primates. Proceedings of the nutrition society. 57: 321-332</w:t>
      </w:r>
    </w:p>
    <w:p w14:paraId="161F2014" w14:textId="77777777" w:rsidR="006D27F1" w:rsidRPr="006D27F1" w:rsidRDefault="006D27F1" w:rsidP="006D27F1">
      <w:pPr>
        <w:pStyle w:val="Body"/>
        <w:rPr>
          <w:rFonts w:ascii="Arial" w:hAnsi="Arial" w:cs="Arial"/>
        </w:rPr>
      </w:pPr>
      <w:r w:rsidRPr="006D27F1">
        <w:rPr>
          <w:rFonts w:ascii="Arial" w:hAnsi="Arial" w:cs="Arial"/>
        </w:rPr>
        <w:t xml:space="preserve">Devagiri, G.M., Tomar, S., Khaple, A.K., Hubballi, S., Gurav, M., Nayak, S. and Mohan, S. 2014. Population status and distribution of the endangered Lion-tailed Macaque (Macca silenus) in Kodagu, Central Western Ghats, India. Int. J. Life Sci. 3: 178-188   </w:t>
      </w:r>
    </w:p>
    <w:p w14:paraId="431E5A16" w14:textId="77777777" w:rsidR="006D27F1" w:rsidRPr="006D27F1" w:rsidRDefault="006D27F1" w:rsidP="006D27F1">
      <w:pPr>
        <w:pStyle w:val="Body"/>
        <w:rPr>
          <w:rFonts w:ascii="Arial" w:hAnsi="Arial" w:cs="Arial"/>
        </w:rPr>
      </w:pPr>
      <w:r w:rsidRPr="006D27F1">
        <w:rPr>
          <w:rFonts w:ascii="Arial" w:hAnsi="Arial" w:cs="Arial"/>
        </w:rPr>
        <w:t>Dhawale, A.K., Kumar, M.A. and Sinha, A. 2020. Changing ecologies, shifting behaviours: Behavioural responses of a rainforest primates, the Lion-tailed macaque Macaca silenus, to a matrix of anthropogenic habitats in southern India. Plos ONE. 15: 1-19</w:t>
      </w:r>
    </w:p>
    <w:p w14:paraId="7E72C805" w14:textId="77777777" w:rsidR="006D27F1" w:rsidRPr="006D27F1" w:rsidRDefault="006D27F1" w:rsidP="006D27F1">
      <w:pPr>
        <w:pStyle w:val="Body"/>
        <w:rPr>
          <w:rFonts w:ascii="Arial" w:hAnsi="Arial" w:cs="Arial"/>
        </w:rPr>
      </w:pPr>
      <w:r w:rsidRPr="006D27F1">
        <w:rPr>
          <w:rFonts w:ascii="Arial" w:hAnsi="Arial" w:cs="Arial"/>
        </w:rPr>
        <w:t>Dierenfeld, E.S. and McCann, M.C. 1999. Nutrient composition of selected plant species consumed by semi free-ranging Lion-tailed macaques (Macaca silenus) and Ring-tailed lemurs (Lemur catta) on St. Catherines Island, Georgia, U. S. A. Zoo Biol. 18: 481-494</w:t>
      </w:r>
    </w:p>
    <w:p w14:paraId="14705357" w14:textId="77777777" w:rsidR="006D27F1" w:rsidRPr="006D27F1" w:rsidRDefault="006D27F1" w:rsidP="006D27F1">
      <w:pPr>
        <w:pStyle w:val="Body"/>
        <w:rPr>
          <w:rFonts w:ascii="Arial" w:hAnsi="Arial" w:cs="Arial"/>
        </w:rPr>
      </w:pPr>
      <w:r w:rsidRPr="006D27F1">
        <w:rPr>
          <w:rFonts w:ascii="Arial" w:hAnsi="Arial" w:cs="Arial"/>
        </w:rPr>
        <w:t>Easa, P.S., Asari, P.K.S. and Basha, S.C. 1997. Status and distribution of the endangered Lion-tailed macaque, Macaca silenus, in Kerala, India. Biol conserve. 80: 33-37</w:t>
      </w:r>
    </w:p>
    <w:p w14:paraId="3439FD42" w14:textId="77777777" w:rsidR="006D27F1" w:rsidRPr="006D27F1" w:rsidRDefault="006D27F1" w:rsidP="006D27F1">
      <w:pPr>
        <w:pStyle w:val="Body"/>
        <w:rPr>
          <w:rFonts w:ascii="Arial" w:hAnsi="Arial" w:cs="Arial"/>
        </w:rPr>
      </w:pPr>
      <w:r w:rsidRPr="006D27F1">
        <w:rPr>
          <w:rFonts w:ascii="Arial" w:hAnsi="Arial" w:cs="Arial"/>
        </w:rPr>
        <w:t>Erinjery, J.J., Kavana, T.S. and Singh, M. 2015. Food resources, distribution and seasonal variations in ranging in Lion-tailed macaques, Macaca silenus in the western Ghats, India. Primates. 56: 45-54</w:t>
      </w:r>
    </w:p>
    <w:p w14:paraId="2FB59FD9" w14:textId="77777777" w:rsidR="006D27F1" w:rsidRPr="006D27F1" w:rsidRDefault="006D27F1" w:rsidP="006D27F1">
      <w:pPr>
        <w:pStyle w:val="Body"/>
        <w:rPr>
          <w:rFonts w:ascii="Arial" w:hAnsi="Arial" w:cs="Arial"/>
        </w:rPr>
      </w:pPr>
      <w:r w:rsidRPr="006D27F1">
        <w:rPr>
          <w:rFonts w:ascii="Arial" w:hAnsi="Arial" w:cs="Arial"/>
        </w:rPr>
        <w:t>Fa J. E. 1989. The genus Macaca: a review of taxonomy and evolution. Mammal Rev. 19: 45–81</w:t>
      </w:r>
    </w:p>
    <w:p w14:paraId="65C21D9F" w14:textId="77777777" w:rsidR="006D27F1" w:rsidRPr="006D27F1" w:rsidRDefault="006D27F1" w:rsidP="006D27F1">
      <w:pPr>
        <w:pStyle w:val="Body"/>
        <w:rPr>
          <w:rFonts w:ascii="Arial" w:hAnsi="Arial" w:cs="Arial"/>
        </w:rPr>
      </w:pPr>
      <w:r w:rsidRPr="006D27F1">
        <w:rPr>
          <w:rFonts w:ascii="Arial" w:hAnsi="Arial" w:cs="Arial"/>
        </w:rPr>
        <w:t>Green, S. M. and Minkowski, K. 1977. The Lion-tailed macaque and its south Indian rainforest habitat. In: Primate Conservation, Bourne, G. H. and Prince Rainier III, H.S.H. of Monaco (eds.), Academic Press, New York. 289–337</w:t>
      </w:r>
    </w:p>
    <w:p w14:paraId="62F75C23" w14:textId="77777777" w:rsidR="006D27F1" w:rsidRPr="006D27F1" w:rsidRDefault="006D27F1" w:rsidP="006D27F1">
      <w:pPr>
        <w:pStyle w:val="Body"/>
        <w:rPr>
          <w:rFonts w:ascii="Arial" w:hAnsi="Arial" w:cs="Arial"/>
        </w:rPr>
      </w:pPr>
      <w:r w:rsidRPr="006D27F1">
        <w:rPr>
          <w:rFonts w:ascii="Arial" w:hAnsi="Arial" w:cs="Arial"/>
        </w:rPr>
        <w:t xml:space="preserve">Groves, C. 2017. Primates (Taxonomy). The international encyclopedia of primatology. Fuents, A. (ed). Wiley,J. and sons. Inc. 1-9 </w:t>
      </w:r>
    </w:p>
    <w:p w14:paraId="4696A2D3" w14:textId="77777777" w:rsidR="006D27F1" w:rsidRPr="006D27F1" w:rsidRDefault="006D27F1" w:rsidP="006D27F1">
      <w:pPr>
        <w:pStyle w:val="Body"/>
        <w:rPr>
          <w:rFonts w:ascii="Arial" w:hAnsi="Arial" w:cs="Arial"/>
        </w:rPr>
      </w:pPr>
      <w:r w:rsidRPr="006D27F1">
        <w:rPr>
          <w:rFonts w:ascii="Arial" w:hAnsi="Arial" w:cs="Arial"/>
        </w:rPr>
        <w:t>Harcourt, A.H. and Parks, S.A. 2003. Threatened primates experience high human densities: adding an index of threat to the IUCN Red List criteria. Biol.Conserv. 109: 137-149</w:t>
      </w:r>
    </w:p>
    <w:p w14:paraId="1BF15903" w14:textId="77777777" w:rsidR="006D27F1" w:rsidRPr="006D27F1" w:rsidRDefault="006D27F1" w:rsidP="006D27F1">
      <w:pPr>
        <w:pStyle w:val="Body"/>
        <w:rPr>
          <w:rFonts w:ascii="Arial" w:hAnsi="Arial" w:cs="Arial"/>
        </w:rPr>
      </w:pPr>
      <w:r w:rsidRPr="006D27F1">
        <w:rPr>
          <w:rFonts w:ascii="Arial" w:hAnsi="Arial" w:cs="Arial"/>
        </w:rPr>
        <w:lastRenderedPageBreak/>
        <w:t>Harvey, N. C., Clarke, A. S. and Lindburg, D. G. 1991. Morphometric data for adult Lion-tailed macaques (Macaca silenus). Am. J. Phys. Anthropol. 85: 233–236</w:t>
      </w:r>
    </w:p>
    <w:p w14:paraId="14F09232" w14:textId="77777777" w:rsidR="006D27F1" w:rsidRPr="006D27F1" w:rsidRDefault="006D27F1" w:rsidP="006D27F1">
      <w:pPr>
        <w:pStyle w:val="Body"/>
        <w:rPr>
          <w:rFonts w:ascii="Arial" w:hAnsi="Arial" w:cs="Arial"/>
        </w:rPr>
      </w:pPr>
      <w:r w:rsidRPr="006D27F1">
        <w:rPr>
          <w:rFonts w:ascii="Arial" w:hAnsi="Arial" w:cs="Arial"/>
        </w:rPr>
        <w:t>Hohmann, G. 2009. The diets of non-human primates: frugivory, food processing and sharing. The evolution of Hominin diets: Integrating approaches to the study of Palaeolithic substance. 1-14</w:t>
      </w:r>
    </w:p>
    <w:p w14:paraId="6C25544A" w14:textId="77777777" w:rsidR="006D27F1" w:rsidRPr="006D27F1" w:rsidRDefault="006D27F1" w:rsidP="006D27F1">
      <w:pPr>
        <w:pStyle w:val="Body"/>
        <w:rPr>
          <w:rFonts w:ascii="Arial" w:hAnsi="Arial" w:cs="Arial"/>
        </w:rPr>
      </w:pPr>
      <w:r w:rsidRPr="006D27F1">
        <w:rPr>
          <w:rFonts w:ascii="Arial" w:hAnsi="Arial" w:cs="Arial"/>
        </w:rPr>
        <w:t>IUCN Red List of Threatened Species. 2020. International Union for Conservation of Nature and Natural Resources, Gland, Switzerland. Available: http://www.redlist.org/</w:t>
      </w:r>
    </w:p>
    <w:p w14:paraId="6F1F89B3" w14:textId="77777777" w:rsidR="006D27F1" w:rsidRPr="006D27F1" w:rsidRDefault="006D27F1" w:rsidP="006D27F1">
      <w:pPr>
        <w:pStyle w:val="Body"/>
        <w:rPr>
          <w:rFonts w:ascii="Arial" w:hAnsi="Arial" w:cs="Arial"/>
        </w:rPr>
      </w:pPr>
      <w:r w:rsidRPr="006D27F1">
        <w:rPr>
          <w:rFonts w:ascii="Arial" w:hAnsi="Arial" w:cs="Arial"/>
        </w:rPr>
        <w:t>Joseph, G.K. and Ramachandran, K.K. 1998. Distribution and demography of the Nilgiri langur (Trachypithecus johnii) in Silent Valley National Park and adjacent areas, Kerala, India. Primate Conserv. 19: 78-82</w:t>
      </w:r>
    </w:p>
    <w:p w14:paraId="27F28ABF" w14:textId="77777777" w:rsidR="006D27F1" w:rsidRPr="006D27F1" w:rsidRDefault="006D27F1" w:rsidP="006D27F1">
      <w:pPr>
        <w:pStyle w:val="Body"/>
        <w:rPr>
          <w:rFonts w:ascii="Arial" w:hAnsi="Arial" w:cs="Arial"/>
        </w:rPr>
      </w:pPr>
      <w:r w:rsidRPr="006D27F1">
        <w:rPr>
          <w:rFonts w:ascii="Arial" w:hAnsi="Arial" w:cs="Arial"/>
        </w:rPr>
        <w:t>Karanth, K., 1985. Ecological status of the Lion-tailed macaque and its rainforest habitats in Karnataka, India. Primate Conserv. 6: 73-84</w:t>
      </w:r>
    </w:p>
    <w:p w14:paraId="1EC17876" w14:textId="77777777" w:rsidR="006D27F1" w:rsidRPr="006D27F1" w:rsidRDefault="006D27F1" w:rsidP="006D27F1">
      <w:pPr>
        <w:pStyle w:val="Body"/>
        <w:rPr>
          <w:rFonts w:ascii="Arial" w:hAnsi="Arial" w:cs="Arial"/>
        </w:rPr>
      </w:pPr>
      <w:r w:rsidRPr="006D27F1">
        <w:rPr>
          <w:rFonts w:ascii="Arial" w:hAnsi="Arial" w:cs="Arial"/>
        </w:rPr>
        <w:t>Karanth, K.U. 1992. Conservation prospects for Lion-tailed macaques in Karnataka, India. Zoo Biol. 11: 33-41</w:t>
      </w:r>
    </w:p>
    <w:p w14:paraId="7F370DBF" w14:textId="77777777" w:rsidR="006D27F1" w:rsidRPr="006D27F1" w:rsidRDefault="006D27F1" w:rsidP="006D27F1">
      <w:pPr>
        <w:pStyle w:val="Body"/>
        <w:rPr>
          <w:rFonts w:ascii="Arial" w:hAnsi="Arial" w:cs="Arial"/>
        </w:rPr>
      </w:pPr>
      <w:r w:rsidRPr="006D27F1">
        <w:rPr>
          <w:rFonts w:ascii="Arial" w:hAnsi="Arial" w:cs="Arial"/>
        </w:rPr>
        <w:t>Kaumanns, W., Krebs, E. and Singh, M. 2006. An endangered species in captivity: Husbandry and management of the Lion-tailed Macaque (Macaca silenus). Sci. 1: 43-71</w:t>
      </w:r>
    </w:p>
    <w:p w14:paraId="7E175224" w14:textId="77777777" w:rsidR="006D27F1" w:rsidRPr="006D27F1" w:rsidRDefault="006D27F1" w:rsidP="006D27F1">
      <w:pPr>
        <w:pStyle w:val="Body"/>
        <w:rPr>
          <w:rFonts w:ascii="Arial" w:hAnsi="Arial" w:cs="Arial"/>
        </w:rPr>
      </w:pPr>
      <w:r w:rsidRPr="006D27F1">
        <w:rPr>
          <w:rFonts w:ascii="Arial" w:hAnsi="Arial" w:cs="Arial"/>
        </w:rPr>
        <w:t>Krishnadas, M., Chandrasekhara, K. and Kumar, A., 2011. The response of the frugivorous lion</w:t>
      </w:r>
      <w:r w:rsidRPr="006D27F1">
        <w:rPr>
          <w:rFonts w:ascii="Cambria Math" w:hAnsi="Cambria Math" w:cs="Cambria Math"/>
        </w:rPr>
        <w:t>‐</w:t>
      </w:r>
      <w:r w:rsidRPr="006D27F1">
        <w:rPr>
          <w:rFonts w:ascii="Arial" w:hAnsi="Arial" w:cs="Arial"/>
        </w:rPr>
        <w:t>tailed macaque (Macaca silenus) to a period of fruit scarcity. Am. J. Primatol. 73:1250-1260.</w:t>
      </w:r>
    </w:p>
    <w:p w14:paraId="5FB735B9" w14:textId="77777777" w:rsidR="006D27F1" w:rsidRPr="006D27F1" w:rsidRDefault="006D27F1" w:rsidP="006D27F1">
      <w:pPr>
        <w:pStyle w:val="Body"/>
        <w:rPr>
          <w:rFonts w:ascii="Arial" w:hAnsi="Arial" w:cs="Arial"/>
        </w:rPr>
      </w:pPr>
      <w:r w:rsidRPr="006D27F1">
        <w:rPr>
          <w:rFonts w:ascii="Arial" w:hAnsi="Arial" w:cs="Arial"/>
        </w:rPr>
        <w:t>Krishnamurthy, R. and Kiester, A.R. 1998. Analysis of Lion-tailed macaque habitat fragmentation using satellite imagery (Special section on the use of geographic information system and remote sensing in ecology and conservation biology. Curr. Sci. 75: 283-291</w:t>
      </w:r>
    </w:p>
    <w:p w14:paraId="1294E3C9" w14:textId="77777777" w:rsidR="006D27F1" w:rsidRPr="006D27F1" w:rsidRDefault="006D27F1" w:rsidP="006D27F1">
      <w:pPr>
        <w:pStyle w:val="Body"/>
        <w:rPr>
          <w:rFonts w:ascii="Arial" w:hAnsi="Arial" w:cs="Arial"/>
        </w:rPr>
      </w:pPr>
      <w:r w:rsidRPr="006D27F1">
        <w:rPr>
          <w:rFonts w:ascii="Arial" w:hAnsi="Arial" w:cs="Arial"/>
        </w:rPr>
        <w:t>Kumar, A. 1987. Ecology and population dynamics of the Lion-tailed macaque (Macaca silenus) in the South India. Ph. D. thesis. University of Cambridge, UK. 290p.</w:t>
      </w:r>
    </w:p>
    <w:p w14:paraId="74F346DF" w14:textId="77777777" w:rsidR="006D27F1" w:rsidRPr="006D27F1" w:rsidRDefault="006D27F1" w:rsidP="006D27F1">
      <w:pPr>
        <w:pStyle w:val="Body"/>
        <w:rPr>
          <w:rFonts w:ascii="Arial" w:hAnsi="Arial" w:cs="Arial"/>
        </w:rPr>
      </w:pPr>
      <w:r w:rsidRPr="006D27F1">
        <w:rPr>
          <w:rFonts w:ascii="Arial" w:hAnsi="Arial" w:cs="Arial"/>
        </w:rPr>
        <w:t>Kumar, A. 1993. The Lion-tailed macaque. Mammals of South Asia. 1: 117-133</w:t>
      </w:r>
    </w:p>
    <w:p w14:paraId="33F2C356" w14:textId="77777777" w:rsidR="006D27F1" w:rsidRPr="006D27F1" w:rsidRDefault="006D27F1" w:rsidP="006D27F1">
      <w:pPr>
        <w:pStyle w:val="Body"/>
        <w:rPr>
          <w:rFonts w:ascii="Arial" w:hAnsi="Arial" w:cs="Arial"/>
        </w:rPr>
      </w:pPr>
      <w:r w:rsidRPr="006D27F1">
        <w:rPr>
          <w:rFonts w:ascii="Arial" w:hAnsi="Arial" w:cs="Arial"/>
        </w:rPr>
        <w:t>Kumar, A. 1995. Birth rate and survival in relation to group size in the Lion-tailed macaque, Macaca silenus. Primates. 36: 1-9</w:t>
      </w:r>
    </w:p>
    <w:p w14:paraId="033C8A7F" w14:textId="4832CACB" w:rsidR="006D27F1" w:rsidRPr="006D27F1" w:rsidRDefault="006D27F1" w:rsidP="006D27F1">
      <w:pPr>
        <w:pStyle w:val="Body"/>
        <w:rPr>
          <w:rFonts w:ascii="Arial" w:hAnsi="Arial" w:cs="Arial"/>
        </w:rPr>
      </w:pPr>
      <w:r w:rsidRPr="006D27F1">
        <w:rPr>
          <w:rFonts w:ascii="Arial" w:hAnsi="Arial" w:cs="Arial"/>
        </w:rPr>
        <w:t>Kumara, H.N., Singh, M., Sharma, A.K., Singh, M. and Kumar, A.M. 2000. Faunal component in the diet of Lion-tailed macaque. Primate Rep. 58: 57-65</w:t>
      </w:r>
    </w:p>
    <w:p w14:paraId="4499CBDB" w14:textId="77777777" w:rsidR="006D27F1" w:rsidRPr="006D27F1" w:rsidRDefault="006D27F1" w:rsidP="006D27F1">
      <w:pPr>
        <w:pStyle w:val="Body"/>
        <w:rPr>
          <w:rFonts w:ascii="Arial" w:hAnsi="Arial" w:cs="Arial"/>
        </w:rPr>
      </w:pPr>
      <w:r w:rsidRPr="006D27F1">
        <w:rPr>
          <w:rFonts w:ascii="Arial" w:hAnsi="Arial" w:cs="Arial"/>
        </w:rPr>
        <w:t>Kumara, H.N. and Singh, M. 2004. Distribution of primates and conservation of Macaca silenus in rainforests of the Western Ghats, Karnataka, India. Int. J. Primatol. 25: 1001–1018</w:t>
      </w:r>
    </w:p>
    <w:p w14:paraId="5B2E605C" w14:textId="77777777" w:rsidR="006D27F1" w:rsidRPr="006D27F1" w:rsidRDefault="006D27F1" w:rsidP="006D27F1">
      <w:pPr>
        <w:pStyle w:val="Body"/>
        <w:rPr>
          <w:rFonts w:ascii="Arial" w:hAnsi="Arial" w:cs="Arial"/>
        </w:rPr>
      </w:pPr>
      <w:r w:rsidRPr="006D27F1">
        <w:rPr>
          <w:rFonts w:ascii="Arial" w:hAnsi="Arial" w:cs="Arial"/>
        </w:rPr>
        <w:t>Kumara, H.N. and Singh, M. 2004a. The influence of differing hunting practices on the relative abundance of mammals in two rainforest areas of the Western Ghats, India. Oryx. 38: 21-327</w:t>
      </w:r>
    </w:p>
    <w:p w14:paraId="1D338510" w14:textId="77777777" w:rsidR="006D27F1" w:rsidRPr="006D27F1" w:rsidRDefault="006D27F1" w:rsidP="006D27F1">
      <w:pPr>
        <w:pStyle w:val="Body"/>
        <w:rPr>
          <w:rFonts w:ascii="Arial" w:hAnsi="Arial" w:cs="Arial"/>
        </w:rPr>
      </w:pPr>
      <w:r w:rsidRPr="006D27F1">
        <w:rPr>
          <w:rFonts w:ascii="Arial" w:hAnsi="Arial" w:cs="Arial"/>
        </w:rPr>
        <w:t>Kumara, H.N. and Anindya, S. 2007. Decline of Lion-tailed macaque populations in the Western Ghats, India. Oryx. 43: 292–298</w:t>
      </w:r>
    </w:p>
    <w:p w14:paraId="5C846FE8" w14:textId="77777777" w:rsidR="006D27F1" w:rsidRPr="006D27F1" w:rsidRDefault="006D27F1" w:rsidP="006D27F1">
      <w:pPr>
        <w:pStyle w:val="Body"/>
        <w:rPr>
          <w:rFonts w:ascii="Arial" w:hAnsi="Arial" w:cs="Arial"/>
        </w:rPr>
      </w:pPr>
      <w:r w:rsidRPr="006D27F1">
        <w:rPr>
          <w:rFonts w:ascii="Arial" w:hAnsi="Arial" w:cs="Arial"/>
        </w:rPr>
        <w:lastRenderedPageBreak/>
        <w:t>Kumara, H.N. 2007. Impact of local hunting on abundance of large mammals in three protected areas of the Western Ghats, Karnataka. Rufford Maurice Laing Foundation, UK, 48.</w:t>
      </w:r>
    </w:p>
    <w:p w14:paraId="5FC600DB" w14:textId="77777777" w:rsidR="006D27F1" w:rsidRPr="006D27F1" w:rsidRDefault="006D27F1" w:rsidP="006D27F1">
      <w:pPr>
        <w:pStyle w:val="Body"/>
        <w:rPr>
          <w:rFonts w:ascii="Arial" w:hAnsi="Arial" w:cs="Arial"/>
        </w:rPr>
      </w:pPr>
      <w:r w:rsidRPr="006D27F1">
        <w:rPr>
          <w:rFonts w:ascii="Arial" w:hAnsi="Arial" w:cs="Arial"/>
        </w:rPr>
        <w:t>Kumara, H.N., Kumar, S. and Singh, M. 2008. Observations on tool use in captive Lion-tailed macaque (Macaca silenus). Curr. Sci. 925-928.</w:t>
      </w:r>
    </w:p>
    <w:p w14:paraId="4A1BA8C6" w14:textId="77777777" w:rsidR="006D27F1" w:rsidRPr="006D27F1" w:rsidRDefault="006D27F1" w:rsidP="006D27F1">
      <w:pPr>
        <w:pStyle w:val="Body"/>
        <w:rPr>
          <w:rFonts w:ascii="Arial" w:hAnsi="Arial" w:cs="Arial"/>
        </w:rPr>
      </w:pPr>
      <w:r w:rsidRPr="006D27F1">
        <w:rPr>
          <w:rFonts w:ascii="Arial" w:hAnsi="Arial" w:cs="Arial"/>
        </w:rPr>
        <w:t>Kumara, H.N., Raj, V.M. and Santhosh, K., 2008. Assessment of important wildlife habitat in Sirsi-Honnavara forest divisions. Karnataka: with special emphasis on estimation of Lion-tailed Macaque (Macaca silenus) population. Technical Report 1. submitted to Karnataka Forest Department, Sirsi.</w:t>
      </w:r>
    </w:p>
    <w:p w14:paraId="22269E41" w14:textId="77777777" w:rsidR="006D27F1" w:rsidRPr="006D27F1" w:rsidRDefault="006D27F1" w:rsidP="006D27F1">
      <w:pPr>
        <w:pStyle w:val="Body"/>
        <w:rPr>
          <w:rFonts w:ascii="Arial" w:hAnsi="Arial" w:cs="Arial"/>
        </w:rPr>
      </w:pPr>
      <w:r w:rsidRPr="006D27F1">
        <w:rPr>
          <w:rFonts w:ascii="Arial" w:hAnsi="Arial" w:cs="Arial"/>
        </w:rPr>
        <w:t>Kumara, H.N. and Sinha, A. 2009. Decline of the endangered lion-tailed macaque Macaca silenus in the Western Ghats, India. Oryx. 43: 292-298.</w:t>
      </w:r>
    </w:p>
    <w:p w14:paraId="3E91F3C9" w14:textId="77777777" w:rsidR="006D27F1" w:rsidRPr="006D27F1" w:rsidRDefault="006D27F1" w:rsidP="006D27F1">
      <w:pPr>
        <w:pStyle w:val="Body"/>
        <w:rPr>
          <w:rFonts w:ascii="Arial" w:hAnsi="Arial" w:cs="Arial"/>
        </w:rPr>
      </w:pPr>
      <w:r w:rsidRPr="006D27F1">
        <w:rPr>
          <w:rFonts w:ascii="Arial" w:hAnsi="Arial" w:cs="Arial"/>
        </w:rPr>
        <w:t xml:space="preserve">Kumara H.N., Sasi., R., Suganthasakthivel, R. and Srinivas, G. 2011. Distribution, abundance </w:t>
      </w:r>
      <w:r w:rsidRPr="006D27F1">
        <w:rPr>
          <w:rFonts w:ascii="Arial" w:hAnsi="Arial" w:cs="Arial"/>
        </w:rPr>
        <w:tab/>
        <w:t>and conservation of primates in the Highway Mountains of Western Ghats, Tamil Nadu, India and conservation prospects for Lion-tailed macaques. Curr. Sci. 100: 1063-1067</w:t>
      </w:r>
    </w:p>
    <w:p w14:paraId="00424D80" w14:textId="77777777" w:rsidR="006D27F1" w:rsidRPr="006D27F1" w:rsidRDefault="006D27F1" w:rsidP="006D27F1">
      <w:pPr>
        <w:pStyle w:val="Body"/>
        <w:rPr>
          <w:rFonts w:ascii="Arial" w:hAnsi="Arial" w:cs="Arial"/>
        </w:rPr>
      </w:pPr>
      <w:r w:rsidRPr="006D27F1">
        <w:rPr>
          <w:rFonts w:ascii="Arial" w:hAnsi="Arial" w:cs="Arial"/>
        </w:rPr>
        <w:t>Kumara, H.N., Pritham, N.S., Santhosh, K., Raj, V.V.M. and Sinha, A. 2011. Decline of suitable habitats and conservation of the endangered Lion-tailed macaque: land-cover change at a proposed protected area in Sirsi–Honnavara, Western Ghats, India. Curr. Sci. 101: 434-439</w:t>
      </w:r>
    </w:p>
    <w:p w14:paraId="0AA3D50F" w14:textId="77777777" w:rsidR="006D27F1" w:rsidRPr="006D27F1" w:rsidRDefault="006D27F1" w:rsidP="006D27F1">
      <w:pPr>
        <w:pStyle w:val="Body"/>
        <w:rPr>
          <w:rFonts w:ascii="Arial" w:hAnsi="Arial" w:cs="Arial"/>
        </w:rPr>
      </w:pPr>
      <w:r w:rsidRPr="006D27F1">
        <w:rPr>
          <w:rFonts w:ascii="Arial" w:hAnsi="Arial" w:cs="Arial"/>
        </w:rPr>
        <w:t>Kumara, H.N. and Santhosh, K. 2013. Development of conservation strategy for a newly discovered Lion-tailed macaque Macaca silenus population in Sirsi-Honnavara, Western Ghats: II. Understanding the impact of NTFP collection on Lion-tailed macaque. Technical Report submitted to CEPF-ATREE Small Grants. SACON. Coimbatore</w:t>
      </w:r>
    </w:p>
    <w:p w14:paraId="4A3164B6" w14:textId="77777777" w:rsidR="006D27F1" w:rsidRPr="006D27F1" w:rsidRDefault="006D27F1" w:rsidP="006D27F1">
      <w:pPr>
        <w:pStyle w:val="Body"/>
        <w:rPr>
          <w:rFonts w:ascii="Arial" w:hAnsi="Arial" w:cs="Arial"/>
        </w:rPr>
      </w:pPr>
      <w:r w:rsidRPr="006D27F1">
        <w:rPr>
          <w:rFonts w:ascii="Arial" w:hAnsi="Arial" w:cs="Arial"/>
        </w:rPr>
        <w:t>Kumara, H.N., Sasi, R., Suganthasakthivel, R., Singh, M., Sushma, H.S., Ramachandran, K.K. and Kaumanns, W. 2014. Distribution, demography, and conservation of Lion-tailed macaques (Macaca silenus) in the Anamalai Hills Landscape, Western Ghats, India. Int. J. Primatol. 35: 976-989</w:t>
      </w:r>
    </w:p>
    <w:p w14:paraId="63F16E2D" w14:textId="77777777" w:rsidR="006D27F1" w:rsidRPr="006D27F1" w:rsidRDefault="006D27F1" w:rsidP="006D27F1">
      <w:pPr>
        <w:pStyle w:val="Body"/>
        <w:rPr>
          <w:rFonts w:ascii="Arial" w:hAnsi="Arial" w:cs="Arial"/>
        </w:rPr>
      </w:pPr>
      <w:r w:rsidRPr="006D27F1">
        <w:rPr>
          <w:rFonts w:ascii="Arial" w:hAnsi="Arial" w:cs="Arial"/>
        </w:rPr>
        <w:t>Kurup, G.U. and Kumar, A. 1993. Time budget and activity patterns of the Lion-tailed macaque (Macaca silenus). Int. J. Primatol. 14: 27–39</w:t>
      </w:r>
    </w:p>
    <w:p w14:paraId="401C9D9F" w14:textId="77777777" w:rsidR="006D27F1" w:rsidRPr="006D27F1" w:rsidRDefault="006D27F1" w:rsidP="006D27F1">
      <w:pPr>
        <w:pStyle w:val="Body"/>
        <w:rPr>
          <w:rFonts w:ascii="Arial" w:hAnsi="Arial" w:cs="Arial"/>
        </w:rPr>
      </w:pPr>
      <w:r w:rsidRPr="006D27F1">
        <w:rPr>
          <w:rFonts w:ascii="Arial" w:hAnsi="Arial" w:cs="Arial"/>
        </w:rPr>
        <w:t>Lindburg, D.G. and Harvey, N.C. 1996. Reproductive biology of captive Lion-tailed macaques. In: Evolution and Ecology of Macaque Societies, Fa, J.E., Lindburg, D.G (eds.), Cambridge University Press, Cambridge. pp 318–341</w:t>
      </w:r>
    </w:p>
    <w:p w14:paraId="24D7BE78" w14:textId="77777777" w:rsidR="006D27F1" w:rsidRPr="006D27F1" w:rsidRDefault="006D27F1" w:rsidP="006D27F1">
      <w:pPr>
        <w:pStyle w:val="Body"/>
        <w:rPr>
          <w:rFonts w:ascii="Arial" w:hAnsi="Arial" w:cs="Arial"/>
        </w:rPr>
      </w:pPr>
      <w:r w:rsidRPr="006D27F1">
        <w:rPr>
          <w:rFonts w:ascii="Arial" w:hAnsi="Arial" w:cs="Arial"/>
        </w:rPr>
        <w:t>Menon, S. and Poirier, E.F. 1996. Lion-tailed Macaques (Macaca silenus) in a distributed forest fragment: Activity patterns and time budget. Int. J. Primatol. 17: 969-985</w:t>
      </w:r>
    </w:p>
    <w:p w14:paraId="03B2D60B" w14:textId="77777777" w:rsidR="006D27F1" w:rsidRPr="006D27F1" w:rsidRDefault="006D27F1" w:rsidP="006D27F1">
      <w:pPr>
        <w:pStyle w:val="Body"/>
        <w:rPr>
          <w:rFonts w:ascii="Arial" w:hAnsi="Arial" w:cs="Arial"/>
        </w:rPr>
      </w:pPr>
      <w:r w:rsidRPr="006D27F1">
        <w:rPr>
          <w:rFonts w:ascii="Arial" w:hAnsi="Arial" w:cs="Arial"/>
        </w:rPr>
        <w:t>Molur, S., Jones, D.B., Dittus, W., Eudey, A., Kumar, A., Singh, M., Feeroz, M.M., Chalise, M., Priya, P., Walker, S. 2003. Status of South Asian Primates: Conservation Assessment and Management Plan. Workshop Rep.  Zoo Outreach Organization. 434p.</w:t>
      </w:r>
    </w:p>
    <w:p w14:paraId="7ECA0C4E" w14:textId="77777777" w:rsidR="006D27F1" w:rsidRPr="006D27F1" w:rsidRDefault="006D27F1" w:rsidP="006D27F1">
      <w:pPr>
        <w:pStyle w:val="Body"/>
        <w:rPr>
          <w:rFonts w:ascii="Arial" w:hAnsi="Arial" w:cs="Arial"/>
        </w:rPr>
      </w:pPr>
      <w:r w:rsidRPr="006D27F1">
        <w:rPr>
          <w:rFonts w:ascii="Arial" w:hAnsi="Arial" w:cs="Arial"/>
        </w:rPr>
        <w:t xml:space="preserve">Ram, S., Venkatachalam, S. and Sinha A. 2003. Changing social strategies of wild female bonnet macaques during natural foraging and on provisioning. Curr. Sci. 84: 780–790 </w:t>
      </w:r>
    </w:p>
    <w:p w14:paraId="284701E6" w14:textId="77777777" w:rsidR="006D27F1" w:rsidRPr="006D27F1" w:rsidRDefault="006D27F1" w:rsidP="006D27F1">
      <w:pPr>
        <w:pStyle w:val="Body"/>
        <w:rPr>
          <w:rFonts w:ascii="Arial" w:hAnsi="Arial" w:cs="Arial"/>
        </w:rPr>
      </w:pPr>
      <w:r w:rsidRPr="006D27F1">
        <w:rPr>
          <w:rFonts w:ascii="Arial" w:hAnsi="Arial" w:cs="Arial"/>
        </w:rPr>
        <w:lastRenderedPageBreak/>
        <w:t>Ramachandran, K.K. 1998. Ecology and population dynamics of endangered primates in Silent Valley National Park. KFRI Res. Rep. 143:1-85</w:t>
      </w:r>
    </w:p>
    <w:p w14:paraId="4720AE3E" w14:textId="77777777" w:rsidR="006D27F1" w:rsidRPr="006D27F1" w:rsidRDefault="006D27F1" w:rsidP="006D27F1">
      <w:pPr>
        <w:pStyle w:val="Body"/>
        <w:rPr>
          <w:rFonts w:ascii="Arial" w:hAnsi="Arial" w:cs="Arial"/>
        </w:rPr>
      </w:pPr>
      <w:r w:rsidRPr="006D27F1">
        <w:rPr>
          <w:rFonts w:ascii="Arial" w:hAnsi="Arial" w:cs="Arial"/>
        </w:rPr>
        <w:t>Ramachandran, K.K. and Joseph, G.K. 2001. Distribution and demography of diurnal primates in Silent Valley National Park and adjacent areas Kerala, India. J. Bombay. Nati. Hist. Soc. 2: 91-98</w:t>
      </w:r>
    </w:p>
    <w:p w14:paraId="4BC96A9F" w14:textId="77777777" w:rsidR="006D27F1" w:rsidRPr="006D27F1" w:rsidRDefault="006D27F1" w:rsidP="006D27F1">
      <w:pPr>
        <w:pStyle w:val="Body"/>
        <w:rPr>
          <w:rFonts w:ascii="Arial" w:hAnsi="Arial" w:cs="Arial"/>
        </w:rPr>
      </w:pPr>
      <w:r w:rsidRPr="006D27F1">
        <w:rPr>
          <w:rFonts w:ascii="Arial" w:hAnsi="Arial" w:cs="Arial"/>
        </w:rPr>
        <w:t>Santhosh, K., Raj, V.M. and Kumara, H.N. 2013. Conservation prospects for the Lion-tailed macaque (Macaca silenus) in the forests of Sirsi-Honnavara, Western Ghats, India. Primate Conserv. 27: 125-131</w:t>
      </w:r>
    </w:p>
    <w:p w14:paraId="090C3766" w14:textId="77777777" w:rsidR="006D27F1" w:rsidRPr="006D27F1" w:rsidRDefault="006D27F1" w:rsidP="006D27F1">
      <w:pPr>
        <w:pStyle w:val="Body"/>
        <w:rPr>
          <w:rFonts w:ascii="Arial" w:hAnsi="Arial" w:cs="Arial"/>
        </w:rPr>
      </w:pPr>
      <w:r w:rsidRPr="006D27F1">
        <w:rPr>
          <w:rFonts w:ascii="Arial" w:hAnsi="Arial" w:cs="Arial"/>
        </w:rPr>
        <w:t>Santhosh, K. Kumara, H.N. Velankar, A.D. Sinha, A. 2015. Ranging behavior and resource use by Lion-tailed macaques (Macaca silenus) in selectively logged forests. Int. J.  Primatol. 36: 288-310</w:t>
      </w:r>
    </w:p>
    <w:p w14:paraId="34B5EB2B" w14:textId="77777777" w:rsidR="006D27F1" w:rsidRPr="006D27F1" w:rsidRDefault="006D27F1" w:rsidP="006D27F1">
      <w:pPr>
        <w:pStyle w:val="Body"/>
        <w:rPr>
          <w:rFonts w:ascii="Arial" w:hAnsi="Arial" w:cs="Arial"/>
        </w:rPr>
      </w:pPr>
      <w:r w:rsidRPr="006D27F1">
        <w:rPr>
          <w:rFonts w:ascii="Arial" w:hAnsi="Arial" w:cs="Arial"/>
        </w:rPr>
        <w:t>Sharma, A.K., Singh, M., Kaumanns, W., Krebs, E., Singh, M., Kumar, M.A. and Kumara, H.N. 2006. Birth rate in wild and captive Lion-tailed macaques (Macaca silenus). Int. J. Primatol. 27: 1429-1439</w:t>
      </w:r>
    </w:p>
    <w:p w14:paraId="420BA36B" w14:textId="77777777" w:rsidR="006D27F1" w:rsidRPr="006D27F1" w:rsidRDefault="006D27F1" w:rsidP="006D27F1">
      <w:pPr>
        <w:pStyle w:val="Body"/>
        <w:rPr>
          <w:rFonts w:ascii="Arial" w:hAnsi="Arial" w:cs="Arial"/>
        </w:rPr>
      </w:pPr>
      <w:r w:rsidRPr="006D27F1">
        <w:rPr>
          <w:rFonts w:ascii="Arial" w:hAnsi="Arial" w:cs="Arial"/>
        </w:rPr>
        <w:t>Singh, M., Kumara, H.N., Kumar, M.A., Sharma, A.K. and DeFalco, K. 2000. Status and conservation of Lion-tailed macaque and other arboreal mammals in tropical rainforests of Sringeri Forest Range, Western Ghats, Karnataka, India. Primate Rep. 58: 5-16</w:t>
      </w:r>
    </w:p>
    <w:p w14:paraId="53890EB2" w14:textId="77777777" w:rsidR="006D27F1" w:rsidRPr="006D27F1" w:rsidRDefault="006D27F1" w:rsidP="006D27F1">
      <w:pPr>
        <w:pStyle w:val="Body"/>
        <w:rPr>
          <w:rFonts w:ascii="Arial" w:hAnsi="Arial" w:cs="Arial"/>
        </w:rPr>
      </w:pPr>
      <w:r w:rsidRPr="006D27F1">
        <w:rPr>
          <w:rFonts w:ascii="Arial" w:hAnsi="Arial" w:cs="Arial"/>
        </w:rPr>
        <w:t>Singh, M.R., Singh, M., Ananada Kumar, M., Kumar, H.N., Sharma, A.K. and Sushma, H.S. 2000. Niche separation in sympatric Lion-tailed macaques (Macaca silenus) and Nilgiri langur (Presbytis johnii) in an Indian tropical rain forest. Primate Rep. 58: 83-95</w:t>
      </w:r>
    </w:p>
    <w:p w14:paraId="4C059FCD" w14:textId="77777777" w:rsidR="006D27F1" w:rsidRPr="006D27F1" w:rsidRDefault="006D27F1" w:rsidP="006D27F1">
      <w:pPr>
        <w:pStyle w:val="Body"/>
        <w:rPr>
          <w:rFonts w:ascii="Arial" w:hAnsi="Arial" w:cs="Arial"/>
        </w:rPr>
      </w:pPr>
      <w:r w:rsidRPr="006D27F1">
        <w:rPr>
          <w:rFonts w:ascii="Arial" w:hAnsi="Arial" w:cs="Arial"/>
        </w:rPr>
        <w:t>Singh, M., Kumara, H.N., Kumar, M.A. and Sharma, A.K. 2001. Behavioural responses of Lion-tailed macaques (Macaca silenus) to a changing habitat in a tropical rainforest fragment in the Western Ghats, India. Folia Primatol. 72: 278–291</w:t>
      </w:r>
    </w:p>
    <w:p w14:paraId="0ED04CD9" w14:textId="77777777" w:rsidR="006D27F1" w:rsidRPr="006D27F1" w:rsidRDefault="006D27F1" w:rsidP="006D27F1">
      <w:pPr>
        <w:pStyle w:val="Body"/>
        <w:rPr>
          <w:rFonts w:ascii="Arial" w:hAnsi="Arial" w:cs="Arial"/>
        </w:rPr>
      </w:pPr>
      <w:r w:rsidRPr="006D27F1">
        <w:rPr>
          <w:rFonts w:ascii="Arial" w:hAnsi="Arial" w:cs="Arial"/>
        </w:rPr>
        <w:t>Singh, M., Kumar, M.A., Kumara, H.N., Sharma, A.K. and Kaumanns, W. 2002. Distribution, population structure and conservation of Lion-tailed macaque (Macaca silenus) in Anaimalai Hills, Western Ghats, India. Am. J. Primatol. 57: 91–102</w:t>
      </w:r>
    </w:p>
    <w:p w14:paraId="6820DE59" w14:textId="77777777" w:rsidR="006D27F1" w:rsidRPr="006D27F1" w:rsidRDefault="006D27F1" w:rsidP="006D27F1">
      <w:pPr>
        <w:pStyle w:val="Body"/>
        <w:rPr>
          <w:rFonts w:ascii="Arial" w:hAnsi="Arial" w:cs="Arial"/>
        </w:rPr>
      </w:pPr>
      <w:r w:rsidRPr="006D27F1">
        <w:rPr>
          <w:rFonts w:ascii="Arial" w:hAnsi="Arial" w:cs="Arial"/>
        </w:rPr>
        <w:t>Singh, M., Kaumanns, W., Sushma, H.S. and Molur, S., 2009. The Lion-tailed macaque Macaca silenus (Primates: Cercopithecidae): conservation history and status of a flagship species of the tropical rainforests of the Western Ghats, India. J. Threatened Taxa. 151-157</w:t>
      </w:r>
    </w:p>
    <w:p w14:paraId="4FFEDB0A" w14:textId="77777777" w:rsidR="006D27F1" w:rsidRPr="006D27F1" w:rsidRDefault="006D27F1" w:rsidP="006D27F1">
      <w:pPr>
        <w:pStyle w:val="Body"/>
        <w:rPr>
          <w:rFonts w:ascii="Arial" w:hAnsi="Arial" w:cs="Arial"/>
        </w:rPr>
      </w:pPr>
      <w:r w:rsidRPr="006D27F1">
        <w:rPr>
          <w:rFonts w:ascii="Arial" w:hAnsi="Arial" w:cs="Arial"/>
        </w:rPr>
        <w:t>Singh, M., Jeyaraj, T., Prashanth, U. and Kaumann, W. 2010. Male–Male relationships in Lion-tailed Macaques (Macaca silenus) and Bonnet Macaques (Macaca radiata). Int. J. Primatol. 1-10</w:t>
      </w:r>
    </w:p>
    <w:p w14:paraId="7F25FF3F" w14:textId="77777777" w:rsidR="006D27F1" w:rsidRPr="006D27F1" w:rsidRDefault="006D27F1" w:rsidP="006D27F1">
      <w:pPr>
        <w:pStyle w:val="Body"/>
        <w:rPr>
          <w:rFonts w:ascii="Arial" w:hAnsi="Arial" w:cs="Arial"/>
        </w:rPr>
      </w:pPr>
      <w:r w:rsidRPr="006D27F1">
        <w:rPr>
          <w:rFonts w:ascii="Arial" w:hAnsi="Arial" w:cs="Arial"/>
        </w:rPr>
        <w:t>Singh, M., Singh, M., Kumara, H.N., Chetry, D. and Mahato, S. 2020. A history of primatology in India. J. Threatened Taxa. 12:16715-16735</w:t>
      </w:r>
    </w:p>
    <w:p w14:paraId="6FBE1450" w14:textId="77777777" w:rsidR="006D27F1" w:rsidRPr="006D27F1" w:rsidRDefault="006D27F1" w:rsidP="006D27F1">
      <w:pPr>
        <w:pStyle w:val="Body"/>
        <w:rPr>
          <w:rFonts w:ascii="Arial" w:hAnsi="Arial" w:cs="Arial"/>
        </w:rPr>
      </w:pPr>
      <w:r w:rsidRPr="006D27F1">
        <w:rPr>
          <w:rFonts w:ascii="Arial" w:hAnsi="Arial" w:cs="Arial"/>
        </w:rPr>
        <w:t>Srimati, R. and Mahaly, M. 2020. Population structure and food preference of Lion-tailed Macaques (Macaca silenus) in Anamalai Hills, Western Ghats, Southern India. Wildlife and Biodivers. 1: 1-7</w:t>
      </w:r>
    </w:p>
    <w:p w14:paraId="6A1E27C9" w14:textId="77777777" w:rsidR="006D27F1" w:rsidRPr="006D27F1" w:rsidRDefault="006D27F1" w:rsidP="006D27F1">
      <w:pPr>
        <w:pStyle w:val="Body"/>
        <w:rPr>
          <w:rFonts w:ascii="Arial" w:hAnsi="Arial" w:cs="Arial"/>
        </w:rPr>
      </w:pPr>
      <w:r w:rsidRPr="006D27F1">
        <w:rPr>
          <w:rFonts w:ascii="Arial" w:hAnsi="Arial" w:cs="Arial"/>
        </w:rPr>
        <w:t>Sushma, H. S. and Singh, M. 2006. Resource partitioning and interspecific interaction among sympatric rain forest arboreal mammals of the Western Ghats, India. Behavioral Ecol. 17: 479–490</w:t>
      </w:r>
    </w:p>
    <w:p w14:paraId="21E94B6C" w14:textId="77777777" w:rsidR="006D27F1" w:rsidRPr="006D27F1" w:rsidRDefault="006D27F1" w:rsidP="006D27F1">
      <w:pPr>
        <w:pStyle w:val="Body"/>
        <w:rPr>
          <w:rFonts w:ascii="Arial" w:hAnsi="Arial" w:cs="Arial"/>
        </w:rPr>
      </w:pPr>
      <w:r w:rsidRPr="006D27F1">
        <w:rPr>
          <w:rFonts w:ascii="Arial" w:hAnsi="Arial" w:cs="Arial"/>
        </w:rPr>
        <w:lastRenderedPageBreak/>
        <w:t>Sushma, H.S., Mann, R., Kumara, H.N. and Udhayan, A. 2014. Population status of the endangered Lion-tailed macaque Macaca silenus in Kalakad-Mundanthurai Tiger Reserve, Western Ghats, India. Primate conserv. 28:171-178</w:t>
      </w:r>
    </w:p>
    <w:p w14:paraId="0DFF3C50" w14:textId="77777777" w:rsidR="006D27F1" w:rsidRPr="006D27F1" w:rsidRDefault="006D27F1" w:rsidP="006D27F1">
      <w:pPr>
        <w:pStyle w:val="Body"/>
        <w:rPr>
          <w:rFonts w:ascii="Arial" w:hAnsi="Arial" w:cs="Arial"/>
        </w:rPr>
      </w:pPr>
      <w:r w:rsidRPr="006D27F1">
        <w:rPr>
          <w:rFonts w:ascii="Arial" w:hAnsi="Arial" w:cs="Arial"/>
        </w:rPr>
        <w:t>Thierry, B. 2004. Social epigenesis. In: Macaque societies, Thierry, B., Singh, M. And Kaumanns, W. (eds.), Cambridge University Press, Cambridge. 267–290</w:t>
      </w:r>
    </w:p>
    <w:p w14:paraId="13B986E2" w14:textId="77777777" w:rsidR="006D27F1" w:rsidRPr="006D27F1" w:rsidRDefault="006D27F1" w:rsidP="006D27F1">
      <w:pPr>
        <w:pStyle w:val="Body"/>
        <w:rPr>
          <w:rFonts w:ascii="Arial" w:hAnsi="Arial" w:cs="Arial"/>
        </w:rPr>
      </w:pPr>
      <w:r w:rsidRPr="006D27F1">
        <w:rPr>
          <w:rFonts w:ascii="Arial" w:hAnsi="Arial" w:cs="Arial"/>
        </w:rPr>
        <w:t>Thierry, B., Singh, M. and Kaumanns, W. 2004. Macaque societies: a model for the study of social organization. Cambridge University Press</w:t>
      </w:r>
    </w:p>
    <w:p w14:paraId="4F7839F5" w14:textId="77777777" w:rsidR="006D27F1" w:rsidRPr="006D27F1" w:rsidRDefault="006D27F1" w:rsidP="006D27F1">
      <w:pPr>
        <w:pStyle w:val="Body"/>
        <w:rPr>
          <w:rFonts w:ascii="Arial" w:hAnsi="Arial" w:cs="Arial"/>
        </w:rPr>
      </w:pPr>
      <w:r w:rsidRPr="006D27F1">
        <w:rPr>
          <w:rFonts w:ascii="Arial" w:hAnsi="Arial" w:cs="Arial"/>
        </w:rPr>
        <w:t xml:space="preserve">Thierry, B. 2007. Unity in diversity: Lessons from macaque societies. Evol. Anthropol. 16: 224–238 </w:t>
      </w:r>
    </w:p>
    <w:p w14:paraId="34B108FE" w14:textId="52544C23" w:rsidR="006D27F1" w:rsidRPr="002C57D2" w:rsidRDefault="006D27F1" w:rsidP="006D27F1">
      <w:pPr>
        <w:pStyle w:val="Body"/>
        <w:spacing w:after="0"/>
        <w:rPr>
          <w:rFonts w:ascii="Arial" w:hAnsi="Arial" w:cs="Arial"/>
        </w:rPr>
      </w:pPr>
      <w:r w:rsidRPr="006D27F1">
        <w:rPr>
          <w:rFonts w:ascii="Arial" w:hAnsi="Arial" w:cs="Arial"/>
        </w:rPr>
        <w:t>Vasudevan, K., Singh, M., Singh, V.R., Chaitra, M.S., Naniwadekar, R.S., Deepak, V. and Swapna, N. 2006. Survey of biological diversity in Kudremukh forest complex, Karnataka. Final Survey Report of Kudremukh Wildlife Division. Karnataka Forest Department, Karkala, India.</w:t>
      </w:r>
    </w:p>
    <w:p w14:paraId="4134020D" w14:textId="26C95CC5" w:rsidR="004D4277" w:rsidRPr="00FB3A86" w:rsidRDefault="004D4277" w:rsidP="00441B6F">
      <w:pPr>
        <w:pStyle w:val="Appendix"/>
        <w:spacing w:after="0"/>
        <w:jc w:val="both"/>
        <w:rPr>
          <w:rFonts w:ascii="Arial" w:hAnsi="Arial" w:cs="Arial"/>
          <w:b w:val="0"/>
        </w:rPr>
        <w:sectPr w:rsidR="004D4277" w:rsidRPr="00FB3A86" w:rsidSect="00B82C21">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033F8691" w14:textId="77777777" w:rsidR="00B01FCD" w:rsidRPr="00FB3A86" w:rsidRDefault="00B01FCD" w:rsidP="00441B6F">
      <w:pPr>
        <w:pStyle w:val="Appendix"/>
        <w:spacing w:after="0"/>
        <w:jc w:val="both"/>
        <w:rPr>
          <w:rFonts w:ascii="Arial" w:hAnsi="Arial" w:cs="Arial"/>
          <w:b w:val="0"/>
        </w:rPr>
      </w:pPr>
    </w:p>
    <w:sectPr w:rsidR="00B01FCD" w:rsidRPr="00FB3A86" w:rsidSect="00B82C21">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92181C" w14:textId="77777777" w:rsidR="009F506F" w:rsidRDefault="009F506F" w:rsidP="00C37E61">
      <w:r>
        <w:separator/>
      </w:r>
    </w:p>
  </w:endnote>
  <w:endnote w:type="continuationSeparator" w:id="0">
    <w:p w14:paraId="113CAFB6" w14:textId="77777777" w:rsidR="009F506F" w:rsidRDefault="009F506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7143B6" w14:textId="77777777" w:rsidR="003E2119" w:rsidRDefault="003E211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1BE3C1" w14:textId="313E6372" w:rsidR="00C37E61" w:rsidRPr="007504CE" w:rsidRDefault="00C37E61" w:rsidP="007504C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CE22A0" w14:textId="3B06BB47" w:rsidR="00754C9A" w:rsidRPr="00B82C21" w:rsidRDefault="00754C9A" w:rsidP="00B82C2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67C17D"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C9ED0A" w14:textId="77777777" w:rsidR="009F506F" w:rsidRDefault="009F506F" w:rsidP="00C37E61">
      <w:r>
        <w:separator/>
      </w:r>
    </w:p>
  </w:footnote>
  <w:footnote w:type="continuationSeparator" w:id="0">
    <w:p w14:paraId="69897446" w14:textId="77777777" w:rsidR="009F506F" w:rsidRDefault="009F506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7BB167" w14:textId="26C4E0CB" w:rsidR="003E2119" w:rsidRDefault="00000000">
    <w:pPr>
      <w:pStyle w:val="Header"/>
    </w:pPr>
    <w:r>
      <w:rPr>
        <w:noProof/>
      </w:rPr>
      <w:pict w14:anchorId="16E33D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3848719"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05A2C5" w14:textId="1BC14417" w:rsidR="003E2119" w:rsidRDefault="00000000">
    <w:pPr>
      <w:pStyle w:val="Header"/>
    </w:pPr>
    <w:r>
      <w:rPr>
        <w:noProof/>
      </w:rPr>
      <w:pict w14:anchorId="714268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3848720"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62BF70" w14:textId="0477FE0E" w:rsidR="00296529" w:rsidRPr="00296529" w:rsidRDefault="00000000" w:rsidP="00296529">
    <w:pPr>
      <w:ind w:left="2160"/>
      <w:jc w:val="center"/>
      <w:rPr>
        <w:rFonts w:ascii="Times New Roman" w:eastAsia="Calibri" w:hAnsi="Times New Roman"/>
        <w:i/>
        <w:sz w:val="18"/>
        <w:szCs w:val="22"/>
      </w:rPr>
    </w:pPr>
    <w:r>
      <w:rPr>
        <w:noProof/>
      </w:rPr>
      <w:pict w14:anchorId="35FEA11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3848718"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2571DE1"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32213B0"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D59FD56"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058A124"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32AA4D7"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6029FE1"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ADD55C" w14:textId="09E83B9B" w:rsidR="00B82C21" w:rsidRDefault="00000000">
    <w:pPr>
      <w:pStyle w:val="Header"/>
    </w:pPr>
    <w:r>
      <w:rPr>
        <w:noProof/>
      </w:rPr>
      <w:pict w14:anchorId="076D5F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3848722"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FB0BD3" w14:textId="3B54D767" w:rsidR="00B82C21" w:rsidRDefault="00000000">
    <w:pPr>
      <w:pStyle w:val="Header"/>
    </w:pPr>
    <w:r>
      <w:rPr>
        <w:noProof/>
      </w:rPr>
      <w:pict w14:anchorId="20641A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3848723"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37F280" w14:textId="5246AE16" w:rsidR="00B82C21" w:rsidRDefault="00000000">
    <w:pPr>
      <w:pStyle w:val="Header"/>
    </w:pPr>
    <w:r>
      <w:rPr>
        <w:noProof/>
      </w:rPr>
      <w:pict w14:anchorId="540155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3848721"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467510917">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551818239">
    <w:abstractNumId w:val="15"/>
  </w:num>
  <w:num w:numId="3" w16cid:durableId="428619125">
    <w:abstractNumId w:val="23"/>
  </w:num>
  <w:num w:numId="4" w16cid:durableId="746611241">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951811450">
    <w:abstractNumId w:val="7"/>
  </w:num>
  <w:num w:numId="6" w16cid:durableId="1602255184">
    <w:abstractNumId w:val="6"/>
  </w:num>
  <w:num w:numId="7" w16cid:durableId="950431949">
    <w:abstractNumId w:val="1"/>
  </w:num>
  <w:num w:numId="8" w16cid:durableId="169370533">
    <w:abstractNumId w:val="12"/>
  </w:num>
  <w:num w:numId="9" w16cid:durableId="48961199">
    <w:abstractNumId w:val="25"/>
  </w:num>
  <w:num w:numId="10" w16cid:durableId="967247886">
    <w:abstractNumId w:val="2"/>
  </w:num>
  <w:num w:numId="11" w16cid:durableId="453137467">
    <w:abstractNumId w:val="18"/>
  </w:num>
  <w:num w:numId="12" w16cid:durableId="809127034">
    <w:abstractNumId w:val="3"/>
  </w:num>
  <w:num w:numId="13" w16cid:durableId="248734478">
    <w:abstractNumId w:val="17"/>
  </w:num>
  <w:num w:numId="14" w16cid:durableId="720131659">
    <w:abstractNumId w:val="8"/>
  </w:num>
  <w:num w:numId="15" w16cid:durableId="1216427343">
    <w:abstractNumId w:val="21"/>
  </w:num>
  <w:num w:numId="16" w16cid:durableId="748428560">
    <w:abstractNumId w:val="5"/>
  </w:num>
  <w:num w:numId="17" w16cid:durableId="2131317326">
    <w:abstractNumId w:val="22"/>
  </w:num>
  <w:num w:numId="18" w16cid:durableId="1535457350">
    <w:abstractNumId w:val="14"/>
  </w:num>
  <w:num w:numId="19" w16cid:durableId="1222247677">
    <w:abstractNumId w:val="28"/>
  </w:num>
  <w:num w:numId="20" w16cid:durableId="458497719">
    <w:abstractNumId w:val="11"/>
  </w:num>
  <w:num w:numId="21" w16cid:durableId="1617903131">
    <w:abstractNumId w:val="9"/>
  </w:num>
  <w:num w:numId="22" w16cid:durableId="1885486813">
    <w:abstractNumId w:val="13"/>
  </w:num>
  <w:num w:numId="23" w16cid:durableId="669796873">
    <w:abstractNumId w:val="19"/>
  </w:num>
  <w:num w:numId="24" w16cid:durableId="2139181256">
    <w:abstractNumId w:val="26"/>
  </w:num>
  <w:num w:numId="25" w16cid:durableId="1988238401">
    <w:abstractNumId w:val="4"/>
  </w:num>
  <w:num w:numId="26" w16cid:durableId="1859196923">
    <w:abstractNumId w:val="16"/>
  </w:num>
  <w:num w:numId="27" w16cid:durableId="462577263">
    <w:abstractNumId w:val="20"/>
  </w:num>
  <w:num w:numId="28" w16cid:durableId="1130322995">
    <w:abstractNumId w:val="27"/>
  </w:num>
  <w:num w:numId="29" w16cid:durableId="1355306924">
    <w:abstractNumId w:val="24"/>
  </w:num>
  <w:num w:numId="30" w16cid:durableId="213663412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17B2B"/>
    <w:rsid w:val="00030174"/>
    <w:rsid w:val="0004579C"/>
    <w:rsid w:val="000A47FA"/>
    <w:rsid w:val="000A65D3"/>
    <w:rsid w:val="000B1E33"/>
    <w:rsid w:val="000D689F"/>
    <w:rsid w:val="000E7344"/>
    <w:rsid w:val="000E7B7B"/>
    <w:rsid w:val="000E7D62"/>
    <w:rsid w:val="0010140C"/>
    <w:rsid w:val="00103357"/>
    <w:rsid w:val="00123C9F"/>
    <w:rsid w:val="00126190"/>
    <w:rsid w:val="00130F17"/>
    <w:rsid w:val="001320BF"/>
    <w:rsid w:val="0016390D"/>
    <w:rsid w:val="00163BC4"/>
    <w:rsid w:val="001648C3"/>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575C9"/>
    <w:rsid w:val="00281F6E"/>
    <w:rsid w:val="00283105"/>
    <w:rsid w:val="00284C4C"/>
    <w:rsid w:val="00287E68"/>
    <w:rsid w:val="00296529"/>
    <w:rsid w:val="002A0F4C"/>
    <w:rsid w:val="002B27FB"/>
    <w:rsid w:val="002B685A"/>
    <w:rsid w:val="002C57D2"/>
    <w:rsid w:val="002E0D56"/>
    <w:rsid w:val="00315186"/>
    <w:rsid w:val="0033343E"/>
    <w:rsid w:val="003512C2"/>
    <w:rsid w:val="00371FB6"/>
    <w:rsid w:val="003763C1"/>
    <w:rsid w:val="00376BBE"/>
    <w:rsid w:val="0039224F"/>
    <w:rsid w:val="003A43A4"/>
    <w:rsid w:val="003A7E18"/>
    <w:rsid w:val="003C4C86"/>
    <w:rsid w:val="003C6258"/>
    <w:rsid w:val="003D658A"/>
    <w:rsid w:val="003E2119"/>
    <w:rsid w:val="003E2904"/>
    <w:rsid w:val="00401927"/>
    <w:rsid w:val="0041027F"/>
    <w:rsid w:val="00412475"/>
    <w:rsid w:val="0041467E"/>
    <w:rsid w:val="00423789"/>
    <w:rsid w:val="00440F43"/>
    <w:rsid w:val="00441B6F"/>
    <w:rsid w:val="00444FC9"/>
    <w:rsid w:val="00446221"/>
    <w:rsid w:val="00450E62"/>
    <w:rsid w:val="004539DB"/>
    <w:rsid w:val="004673D5"/>
    <w:rsid w:val="00471A80"/>
    <w:rsid w:val="004D305E"/>
    <w:rsid w:val="004D4277"/>
    <w:rsid w:val="00502516"/>
    <w:rsid w:val="00505F06"/>
    <w:rsid w:val="00506828"/>
    <w:rsid w:val="0053056E"/>
    <w:rsid w:val="00554FDA"/>
    <w:rsid w:val="00574532"/>
    <w:rsid w:val="005C19F8"/>
    <w:rsid w:val="005C2F1F"/>
    <w:rsid w:val="005C784C"/>
    <w:rsid w:val="005D17F6"/>
    <w:rsid w:val="005E5539"/>
    <w:rsid w:val="00602BF5"/>
    <w:rsid w:val="00617FDD"/>
    <w:rsid w:val="00633614"/>
    <w:rsid w:val="00633F68"/>
    <w:rsid w:val="00636EB2"/>
    <w:rsid w:val="006375B8"/>
    <w:rsid w:val="0066510A"/>
    <w:rsid w:val="00673F9F"/>
    <w:rsid w:val="006836E9"/>
    <w:rsid w:val="00686953"/>
    <w:rsid w:val="00687DEA"/>
    <w:rsid w:val="00687E67"/>
    <w:rsid w:val="006967F7"/>
    <w:rsid w:val="006A250C"/>
    <w:rsid w:val="006B21D3"/>
    <w:rsid w:val="006B57D0"/>
    <w:rsid w:val="006D27F1"/>
    <w:rsid w:val="006D30FF"/>
    <w:rsid w:val="006D6940"/>
    <w:rsid w:val="006F11EC"/>
    <w:rsid w:val="0070082C"/>
    <w:rsid w:val="007369E6"/>
    <w:rsid w:val="00746E59"/>
    <w:rsid w:val="007504CE"/>
    <w:rsid w:val="00754C9A"/>
    <w:rsid w:val="0075599A"/>
    <w:rsid w:val="00761D52"/>
    <w:rsid w:val="007764A6"/>
    <w:rsid w:val="0077749E"/>
    <w:rsid w:val="00790ADA"/>
    <w:rsid w:val="007B75DA"/>
    <w:rsid w:val="007C65D3"/>
    <w:rsid w:val="007D2288"/>
    <w:rsid w:val="007E088F"/>
    <w:rsid w:val="007E2A4C"/>
    <w:rsid w:val="007E540F"/>
    <w:rsid w:val="007F7B32"/>
    <w:rsid w:val="00804BC2"/>
    <w:rsid w:val="00812EAE"/>
    <w:rsid w:val="0081431A"/>
    <w:rsid w:val="0083216F"/>
    <w:rsid w:val="00860000"/>
    <w:rsid w:val="00863BD3"/>
    <w:rsid w:val="008641ED"/>
    <w:rsid w:val="008644B5"/>
    <w:rsid w:val="00864CEF"/>
    <w:rsid w:val="00866D66"/>
    <w:rsid w:val="008671C6"/>
    <w:rsid w:val="00875803"/>
    <w:rsid w:val="008B459E"/>
    <w:rsid w:val="008E13AE"/>
    <w:rsid w:val="008E1506"/>
    <w:rsid w:val="008E710C"/>
    <w:rsid w:val="008F69D6"/>
    <w:rsid w:val="00902823"/>
    <w:rsid w:val="00906678"/>
    <w:rsid w:val="00915CA6"/>
    <w:rsid w:val="00927834"/>
    <w:rsid w:val="00933D54"/>
    <w:rsid w:val="009500A6"/>
    <w:rsid w:val="00951C54"/>
    <w:rsid w:val="00957C18"/>
    <w:rsid w:val="009659BA"/>
    <w:rsid w:val="00983040"/>
    <w:rsid w:val="009B021B"/>
    <w:rsid w:val="009B3FB9"/>
    <w:rsid w:val="009C083B"/>
    <w:rsid w:val="009C2465"/>
    <w:rsid w:val="009D35A0"/>
    <w:rsid w:val="009D7EB7"/>
    <w:rsid w:val="009E048A"/>
    <w:rsid w:val="009E08E9"/>
    <w:rsid w:val="009E3DB9"/>
    <w:rsid w:val="009E6E35"/>
    <w:rsid w:val="009F0EDA"/>
    <w:rsid w:val="009F506F"/>
    <w:rsid w:val="00A03B96"/>
    <w:rsid w:val="00A05B19"/>
    <w:rsid w:val="00A1134E"/>
    <w:rsid w:val="00A24E7E"/>
    <w:rsid w:val="00A258C3"/>
    <w:rsid w:val="00A347C0"/>
    <w:rsid w:val="00A51431"/>
    <w:rsid w:val="00A539AD"/>
    <w:rsid w:val="00A94063"/>
    <w:rsid w:val="00AA6219"/>
    <w:rsid w:val="00AA74E0"/>
    <w:rsid w:val="00AB703F"/>
    <w:rsid w:val="00AC6BB8"/>
    <w:rsid w:val="00AD0D71"/>
    <w:rsid w:val="00AE008F"/>
    <w:rsid w:val="00B01FCD"/>
    <w:rsid w:val="00B10DD2"/>
    <w:rsid w:val="00B1776C"/>
    <w:rsid w:val="00B20F0C"/>
    <w:rsid w:val="00B52583"/>
    <w:rsid w:val="00B52896"/>
    <w:rsid w:val="00B82C21"/>
    <w:rsid w:val="00B95236"/>
    <w:rsid w:val="00B95D0B"/>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C4FC8"/>
    <w:rsid w:val="00CD2919"/>
    <w:rsid w:val="00CD6755"/>
    <w:rsid w:val="00CD6856"/>
    <w:rsid w:val="00CE0089"/>
    <w:rsid w:val="00CE59E0"/>
    <w:rsid w:val="00CE793C"/>
    <w:rsid w:val="00CF193C"/>
    <w:rsid w:val="00CF5599"/>
    <w:rsid w:val="00D16D8B"/>
    <w:rsid w:val="00D173F1"/>
    <w:rsid w:val="00D352C5"/>
    <w:rsid w:val="00D560A8"/>
    <w:rsid w:val="00D74CB0"/>
    <w:rsid w:val="00D8295D"/>
    <w:rsid w:val="00DC2A65"/>
    <w:rsid w:val="00DD5DE7"/>
    <w:rsid w:val="00DE15F0"/>
    <w:rsid w:val="00DE5663"/>
    <w:rsid w:val="00DE78AA"/>
    <w:rsid w:val="00E053D0"/>
    <w:rsid w:val="00E07686"/>
    <w:rsid w:val="00E15994"/>
    <w:rsid w:val="00E3114E"/>
    <w:rsid w:val="00E31A70"/>
    <w:rsid w:val="00E35B02"/>
    <w:rsid w:val="00E66496"/>
    <w:rsid w:val="00E66B35"/>
    <w:rsid w:val="00E66E10"/>
    <w:rsid w:val="00E74A7C"/>
    <w:rsid w:val="00E769F6"/>
    <w:rsid w:val="00E8407C"/>
    <w:rsid w:val="00E84F3C"/>
    <w:rsid w:val="00EA012C"/>
    <w:rsid w:val="00EC6A55"/>
    <w:rsid w:val="00ED0288"/>
    <w:rsid w:val="00EE52CB"/>
    <w:rsid w:val="00EF581D"/>
    <w:rsid w:val="00EF7FD8"/>
    <w:rsid w:val="00F06F59"/>
    <w:rsid w:val="00F17988"/>
    <w:rsid w:val="00F31250"/>
    <w:rsid w:val="00F41B6E"/>
    <w:rsid w:val="00F469F0"/>
    <w:rsid w:val="00F53273"/>
    <w:rsid w:val="00F753CC"/>
    <w:rsid w:val="00F755E4"/>
    <w:rsid w:val="00F77D02"/>
    <w:rsid w:val="00F80CF6"/>
    <w:rsid w:val="00F817C8"/>
    <w:rsid w:val="00FB1E99"/>
    <w:rsid w:val="00FB3A86"/>
    <w:rsid w:val="00FC3F2B"/>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rules v:ext="edit">
        <o:r id="V:Rule1" type="connector" idref="#_x0000_s2050"/>
      </o:rules>
    </o:shapelayout>
  </w:shapeDefaults>
  <w:decimalSymbol w:val="."/>
  <w:listSeparator w:val=","/>
  <w14:docId w14:val="51F7AAA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D658A"/>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5C2F1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39919074">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F2465F-987A-4F42-832F-2930BABFC5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91</TotalTime>
  <Pages>15</Pages>
  <Words>9450</Words>
  <Characters>53867</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319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 GP 005</cp:lastModifiedBy>
  <cp:revision>47</cp:revision>
  <cp:lastPrinted>1999-07-06T11:00:00Z</cp:lastPrinted>
  <dcterms:created xsi:type="dcterms:W3CDTF">2014-10-25T14:34:00Z</dcterms:created>
  <dcterms:modified xsi:type="dcterms:W3CDTF">2025-04-25T11:53:00Z</dcterms:modified>
</cp:coreProperties>
</file>